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3C81DA4F"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del w:id="6" w:author="Martin, Greta Katherine" w:date="2025-04-28T16:08:00Z" w16du:dateUtc="2025-04-28T20:08:00Z">
        <w:r w:rsidR="00A62AD8" w:rsidDel="00EC276D">
          <w:delText>median</w:delText>
        </w:r>
        <w:r w:rsidR="0001515D" w:rsidDel="00EC276D">
          <w:delText xml:space="preserve"> of </w:delText>
        </w:r>
        <w:r w:rsidR="007727CC" w:rsidDel="00EC276D">
          <w:delText>0.29</w:delText>
        </w:r>
      </w:del>
      <w:ins w:id="7" w:author="Martin, Greta Katherine" w:date="2025-04-28T16:08:00Z" w16du:dateUtc="2025-04-28T20:08:00Z">
        <w:r w:rsidR="00EC276D">
          <w:t xml:space="preserve">mean of </w:t>
        </w:r>
        <w:r w:rsidR="00EC276D" w:rsidRPr="00BB6EFB">
          <w:t xml:space="preserve">0.19 </w:t>
        </w:r>
        <w:r w:rsidR="00EC276D">
          <w:t>(95% CI: 0.15, 0.25</w:t>
        </w:r>
        <w:proofErr w:type="gramStart"/>
        <w:r w:rsidR="00EC276D">
          <w:t xml:space="preserve">) </w:t>
        </w:r>
      </w:ins>
      <w:r w:rsidR="0001515D">
        <w:t xml:space="preserve"> additional</w:t>
      </w:r>
      <w:proofErr w:type="gramEnd"/>
      <w:r w:rsidR="0001515D">
        <w:t xml:space="preserve">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8" w:author="Martin, Greta Katherine" w:date="2025-04-08T20:07:00Z" w16du:dateUtc="2025-04-09T00:07:00Z">
            <w:rPr/>
          </w:rPrChange>
        </w:rPr>
        <w:t>.</w:t>
      </w:r>
      <w:r w:rsidR="00841A64" w:rsidRPr="008740AE">
        <w:rPr>
          <w:color w:val="000000" w:themeColor="text1"/>
          <w:rPrChange w:id="9" w:author="Martin, Greta Katherine" w:date="2025-04-08T20:07:00Z" w16du:dateUtc="2025-04-09T00:07:00Z">
            <w:rPr/>
          </w:rPrChange>
        </w:rPr>
        <w:t xml:space="preserve"> </w:t>
      </w:r>
      <w:del w:id="10" w:author="Martin, Greta Katherine" w:date="2025-04-08T20:06:00Z" w16du:dateUtc="2025-04-09T00:06:00Z">
        <w:r w:rsidR="0075549E" w:rsidRPr="008740AE" w:rsidDel="008740AE">
          <w:rPr>
            <w:color w:val="000000" w:themeColor="text1"/>
            <w:rPrChange w:id="11" w:author="Martin, Greta Katherine" w:date="2025-04-08T20:07:00Z" w16du:dateUtc="2025-04-09T00:07:00Z">
              <w:rPr/>
            </w:rPrChange>
          </w:rPr>
          <w:delText>NDVI</w:delText>
        </w:r>
        <w:r w:rsidR="00841A64" w:rsidRPr="008740AE" w:rsidDel="008740AE">
          <w:rPr>
            <w:color w:val="000000" w:themeColor="text1"/>
            <w:rPrChange w:id="12"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3" w:author="Martin, Greta Katherine" w:date="2025-04-08T20:07:00Z" w16du:dateUtc="2025-04-09T00:07:00Z">
              <w:rPr/>
            </w:rPrChange>
          </w:rPr>
          <w:delText>epidemiologic</w:delText>
        </w:r>
        <w:r w:rsidR="00841A64" w:rsidRPr="008740AE" w:rsidDel="008740AE">
          <w:rPr>
            <w:color w:val="000000" w:themeColor="text1"/>
            <w:rPrChange w:id="14" w:author="Martin, Greta Katherine" w:date="2025-04-08T20:07:00Z" w16du:dateUtc="2025-04-09T00:07:00Z">
              <w:rPr/>
            </w:rPrChange>
          </w:rPr>
          <w:delText xml:space="preserve"> </w:delText>
        </w:r>
        <w:r w:rsidR="00227D90" w:rsidRPr="008740AE" w:rsidDel="008740AE">
          <w:rPr>
            <w:color w:val="000000" w:themeColor="text1"/>
            <w:rPrChange w:id="15" w:author="Martin, Greta Katherine" w:date="2025-04-08T20:07:00Z" w16du:dateUtc="2025-04-09T00:07:00Z">
              <w:rPr/>
            </w:rPrChange>
          </w:rPr>
          <w:delText xml:space="preserve">studies </w:delText>
        </w:r>
        <w:r w:rsidR="00841A64" w:rsidRPr="008740AE" w:rsidDel="008740AE">
          <w:rPr>
            <w:color w:val="000000" w:themeColor="text1"/>
            <w:rPrChange w:id="16" w:author="Martin, Greta Katherine" w:date="2025-04-08T20:07:00Z" w16du:dateUtc="2025-04-09T00:07:00Z">
              <w:rPr/>
            </w:rPrChange>
          </w:rPr>
          <w:delText xml:space="preserve">and </w:delText>
        </w:r>
      </w:del>
      <w:ins w:id="17" w:author="Martin, Greta Katherine" w:date="2025-04-08T20:05:00Z" w16du:dateUtc="2025-04-09T00:05:00Z">
        <w:r w:rsidR="008740AE" w:rsidRPr="008740AE">
          <w:rPr>
            <w:color w:val="000000" w:themeColor="text1"/>
            <w:rPrChange w:id="18" w:author="Martin, Greta Katherine" w:date="2025-04-08T20:07:00Z" w16du:dateUtc="2025-04-09T00:07:00Z">
              <w:rPr>
                <w:color w:val="156082" w:themeColor="accent1"/>
              </w:rPr>
            </w:rPrChange>
          </w:rPr>
          <w:t>H</w:t>
        </w:r>
      </w:ins>
      <w:del w:id="19" w:author="Martin, Greta Katherine" w:date="2025-04-08T20:05:00Z" w16du:dateUtc="2025-04-09T00:05:00Z">
        <w:r w:rsidR="00841A64" w:rsidRPr="008740AE" w:rsidDel="008740AE">
          <w:rPr>
            <w:color w:val="000000" w:themeColor="text1"/>
            <w:rPrChange w:id="20" w:author="Martin, Greta Katherine" w:date="2025-04-08T20:07:00Z" w16du:dateUtc="2025-04-09T00:07:00Z">
              <w:rPr/>
            </w:rPrChange>
          </w:rPr>
          <w:delText>h</w:delText>
        </w:r>
      </w:del>
      <w:r w:rsidR="00841A64" w:rsidRPr="008740AE">
        <w:rPr>
          <w:color w:val="000000" w:themeColor="text1"/>
          <w:rPrChange w:id="21" w:author="Martin, Greta Katherine" w:date="2025-04-08T20:07:00Z" w16du:dateUtc="2025-04-09T00:07:00Z">
            <w:rPr/>
          </w:rPrChange>
        </w:rPr>
        <w:t xml:space="preserve">ealth impact </w:t>
      </w:r>
      <w:r w:rsidR="00227D90" w:rsidRPr="008740AE">
        <w:rPr>
          <w:color w:val="000000" w:themeColor="text1"/>
          <w:rPrChange w:id="22" w:author="Martin, Greta Katherine" w:date="2025-04-08T20:07:00Z" w16du:dateUtc="2025-04-09T00:07:00Z">
            <w:rPr/>
          </w:rPrChange>
        </w:rPr>
        <w:t>assessments</w:t>
      </w:r>
      <w:r w:rsidR="00841A64" w:rsidRPr="008740AE">
        <w:rPr>
          <w:color w:val="000000" w:themeColor="text1"/>
          <w:rPrChange w:id="23" w:author="Martin, Greta Katherine" w:date="2025-04-08T20:07:00Z" w16du:dateUtc="2025-04-09T00:07:00Z">
            <w:rPr/>
          </w:rPrChange>
        </w:rPr>
        <w:t xml:space="preserve"> of NDVI and all-cause mortality have </w:t>
      </w:r>
      <w:del w:id="24" w:author="Martin, Greta Katherine" w:date="2025-04-08T20:06:00Z" w16du:dateUtc="2025-04-09T00:06:00Z">
        <w:r w:rsidR="00841A64" w:rsidRPr="008740AE" w:rsidDel="008740AE">
          <w:rPr>
            <w:color w:val="000000" w:themeColor="text1"/>
            <w:rPrChange w:id="25" w:author="Martin, Greta Katherine" w:date="2025-04-08T20:07:00Z" w16du:dateUtc="2025-04-09T00:07:00Z">
              <w:rPr/>
            </w:rPrChange>
          </w:rPr>
          <w:delText>focused</w:delText>
        </w:r>
      </w:del>
      <w:ins w:id="26" w:author="Martin, Greta Katherine" w:date="2025-04-08T20:06:00Z" w16du:dateUtc="2025-04-09T00:06:00Z">
        <w:r w:rsidR="008740AE" w:rsidRPr="008740AE">
          <w:rPr>
            <w:color w:val="000000" w:themeColor="text1"/>
            <w:rPrChange w:id="27" w:author="Martin, Greta Katherine" w:date="2025-04-08T20:07:00Z" w16du:dateUtc="2025-04-09T00:07:00Z">
              <w:rPr>
                <w:color w:val="156082" w:themeColor="accent1"/>
              </w:rPr>
            </w:rPrChange>
          </w:rPr>
          <w:t xml:space="preserve">largely been conducted in European and North American cities, where we found </w:t>
        </w:r>
      </w:ins>
      <w:ins w:id="28" w:author="Martin, Greta Katherine" w:date="2025-04-08T20:07:00Z" w16du:dateUtc="2025-04-09T00:07:00Z">
        <w:r w:rsidR="008740AE" w:rsidRPr="008740AE">
          <w:rPr>
            <w:color w:val="000000" w:themeColor="text1"/>
            <w:rPrChange w:id="29" w:author="Martin, Greta Katherine" w:date="2025-04-08T20:07:00Z" w16du:dateUtc="2025-04-09T00:07:00Z">
              <w:rPr>
                <w:color w:val="156082" w:themeColor="accent1"/>
              </w:rPr>
            </w:rPrChange>
          </w:rPr>
          <w:t xml:space="preserve">NDVI was generally </w:t>
        </w:r>
      </w:ins>
      <w:ins w:id="30" w:author="Martin, Greta Katherine" w:date="2025-04-08T20:06:00Z" w16du:dateUtc="2025-04-09T00:06:00Z">
        <w:r w:rsidR="008740AE" w:rsidRPr="008740AE">
          <w:rPr>
            <w:color w:val="000000" w:themeColor="text1"/>
            <w:rPrChange w:id="31" w:author="Martin, Greta Katherine" w:date="2025-04-08T20:07:00Z" w16du:dateUtc="2025-04-09T00:07:00Z">
              <w:rPr>
                <w:color w:val="156082" w:themeColor="accent1"/>
              </w:rPr>
            </w:rPrChange>
          </w:rPr>
          <w:t>higher and more st</w:t>
        </w:r>
      </w:ins>
      <w:ins w:id="32" w:author="Martin, Greta Katherine" w:date="2025-04-08T20:07:00Z" w16du:dateUtc="2025-04-09T00:07:00Z">
        <w:r w:rsidR="008740AE" w:rsidRPr="008740AE">
          <w:rPr>
            <w:color w:val="000000" w:themeColor="text1"/>
            <w:rPrChange w:id="33" w:author="Martin, Greta Katherine" w:date="2025-04-08T20:07:00Z" w16du:dateUtc="2025-04-09T00:07:00Z">
              <w:rPr>
                <w:color w:val="156082" w:themeColor="accent1"/>
              </w:rPr>
            </w:rPrChange>
          </w:rPr>
          <w:t>able</w:t>
        </w:r>
      </w:ins>
      <w:r w:rsidR="00841A64" w:rsidRPr="008740AE">
        <w:rPr>
          <w:color w:val="000000" w:themeColor="text1"/>
          <w:rPrChange w:id="34" w:author="Martin, Greta Katherine" w:date="2025-04-08T20:07:00Z" w16du:dateUtc="2025-04-09T00:07:00Z">
            <w:rPr/>
          </w:rPrChange>
        </w:rPr>
        <w:t xml:space="preserve">. Our results highlight large </w:t>
      </w:r>
      <w:r w:rsidR="009E4029" w:rsidRPr="008740AE">
        <w:rPr>
          <w:color w:val="000000" w:themeColor="text1"/>
          <w:rPrChange w:id="35" w:author="Martin, Greta Katherine" w:date="2025-04-08T20:07:00Z" w16du:dateUtc="2025-04-09T00:07:00Z">
            <w:rPr/>
          </w:rPrChange>
        </w:rPr>
        <w:t>heterogeneity</w:t>
      </w:r>
      <w:r w:rsidR="00841A64" w:rsidRPr="008740AE">
        <w:rPr>
          <w:color w:val="000000" w:themeColor="text1"/>
          <w:rPrChange w:id="36" w:author="Martin, Greta Katherine" w:date="2025-04-08T20:07:00Z" w16du:dateUtc="2025-04-09T00:07:00Z">
            <w:rPr/>
          </w:rPrChange>
        </w:rPr>
        <w:t xml:space="preserve"> in urban greenspace </w:t>
      </w:r>
      <w:r w:rsidR="001507B3" w:rsidRPr="008740AE">
        <w:rPr>
          <w:color w:val="000000" w:themeColor="text1"/>
          <w:rPrChange w:id="37" w:author="Martin, Greta Katherine" w:date="2025-04-08T20:07:00Z" w16du:dateUtc="2025-04-09T00:07:00Z">
            <w:rPr/>
          </w:rPrChange>
        </w:rPr>
        <w:t xml:space="preserve">extent and variability </w:t>
      </w:r>
      <w:r w:rsidR="00227D90" w:rsidRPr="008740AE">
        <w:rPr>
          <w:color w:val="000000" w:themeColor="text1"/>
          <w:rPrChange w:id="38" w:author="Martin, Greta Katherine" w:date="2025-04-08T20:07:00Z" w16du:dateUtc="2025-04-09T00:07:00Z">
            <w:rPr/>
          </w:rPrChange>
        </w:rPr>
        <w:t>across global cities</w:t>
      </w:r>
      <w:r w:rsidR="00841A64" w:rsidRPr="008740AE">
        <w:rPr>
          <w:color w:val="000000" w:themeColor="text1"/>
          <w:rPrChange w:id="39" w:author="Martin, Greta Katherine" w:date="2025-04-08T20:07:00Z" w16du:dateUtc="2025-04-09T00:07:00Z">
            <w:rPr/>
          </w:rPrChange>
        </w:rPr>
        <w:t xml:space="preserve"> and the </w:t>
      </w:r>
      <w:r w:rsidR="00BE3370" w:rsidRPr="008740AE">
        <w:rPr>
          <w:color w:val="000000" w:themeColor="text1"/>
          <w:rPrChange w:id="40" w:author="Martin, Greta Katherine" w:date="2025-04-08T20:07:00Z" w16du:dateUtc="2025-04-09T00:07:00Z">
            <w:rPr/>
          </w:rPrChange>
        </w:rPr>
        <w:t>importance of characterizing</w:t>
      </w:r>
      <w:r w:rsidR="00841A64" w:rsidRPr="008740AE">
        <w:rPr>
          <w:color w:val="000000" w:themeColor="text1"/>
          <w:rPrChange w:id="41" w:author="Martin, Greta Katherine" w:date="2025-04-08T20:07:00Z" w16du:dateUtc="2025-04-09T00:07:00Z">
            <w:rPr/>
          </w:rPrChange>
        </w:rPr>
        <w:t xml:space="preserve"> the </w:t>
      </w:r>
      <w:ins w:id="42" w:author="Martin, Greta Katherine" w:date="2025-04-08T20:07:00Z" w16du:dateUtc="2025-04-09T00:07:00Z">
        <w:r w:rsidR="008740AE" w:rsidRPr="008740AE">
          <w:rPr>
            <w:color w:val="000000" w:themeColor="text1"/>
            <w:rPrChange w:id="43" w:author="Martin, Greta Katherine" w:date="2025-04-08T20:07:00Z" w16du:dateUtc="2025-04-09T00:07:00Z">
              <w:rPr/>
            </w:rPrChange>
          </w:rPr>
          <w:t xml:space="preserve">relationship between </w:t>
        </w:r>
      </w:ins>
      <w:r w:rsidR="00841A64" w:rsidRPr="008740AE">
        <w:rPr>
          <w:color w:val="000000" w:themeColor="text1"/>
          <w:rPrChange w:id="44" w:author="Martin, Greta Katherine" w:date="2025-04-08T20:07:00Z" w16du:dateUtc="2025-04-09T00:07:00Z">
            <w:rPr/>
          </w:rPrChange>
        </w:rPr>
        <w:t xml:space="preserve">health </w:t>
      </w:r>
      <w:del w:id="45" w:author="Martin, Greta Katherine" w:date="2025-04-08T20:07:00Z" w16du:dateUtc="2025-04-09T00:07:00Z">
        <w:r w:rsidR="00227D90" w:rsidRPr="008740AE" w:rsidDel="008740AE">
          <w:rPr>
            <w:color w:val="000000" w:themeColor="text1"/>
            <w:rPrChange w:id="46" w:author="Martin, Greta Katherine" w:date="2025-04-08T20:07:00Z" w16du:dateUtc="2025-04-09T00:07:00Z">
              <w:rPr/>
            </w:rPrChange>
          </w:rPr>
          <w:delText>implications</w:delText>
        </w:r>
        <w:r w:rsidR="00841A64" w:rsidRPr="008740AE" w:rsidDel="008740AE">
          <w:rPr>
            <w:color w:val="000000" w:themeColor="text1"/>
            <w:rPrChange w:id="47" w:author="Martin, Greta Katherine" w:date="2025-04-08T20:07:00Z" w16du:dateUtc="2025-04-09T00:07:00Z">
              <w:rPr/>
            </w:rPrChange>
          </w:rPr>
          <w:delText xml:space="preserve"> of</w:delText>
        </w:r>
      </w:del>
      <w:ins w:id="48" w:author="Martin, Greta Katherine" w:date="2025-04-08T20:07:00Z" w16du:dateUtc="2025-04-09T00:07:00Z">
        <w:r w:rsidR="008740AE" w:rsidRPr="008740AE">
          <w:rPr>
            <w:color w:val="000000" w:themeColor="text1"/>
            <w:rPrChange w:id="49" w:author="Martin, Greta Katherine" w:date="2025-04-08T20:07:00Z" w16du:dateUtc="2025-04-09T00:07:00Z">
              <w:rPr/>
            </w:rPrChange>
          </w:rPr>
          <w:t>and</w:t>
        </w:r>
      </w:ins>
      <w:r w:rsidR="00841A64" w:rsidRPr="008740AE">
        <w:rPr>
          <w:color w:val="000000" w:themeColor="text1"/>
          <w:rPrChange w:id="50" w:author="Martin, Greta Katherine" w:date="2025-04-08T20:07:00Z" w16du:dateUtc="2025-04-09T00:07:00Z">
            <w:rPr/>
          </w:rPrChange>
        </w:rPr>
        <w:t xml:space="preserve"> NDVI </w:t>
      </w:r>
      <w:r w:rsidR="001507B3" w:rsidRPr="008740AE">
        <w:rPr>
          <w:color w:val="000000" w:themeColor="text1"/>
          <w:rPrChange w:id="51" w:author="Martin, Greta Katherine" w:date="2025-04-08T20:07:00Z" w16du:dateUtc="2025-04-09T00:07:00Z">
            <w:rPr/>
          </w:rPrChange>
        </w:rPr>
        <w:t>in more diverse contexts</w:t>
      </w:r>
      <w:r w:rsidR="00227D90" w:rsidRPr="008740AE">
        <w:rPr>
          <w:color w:val="000000" w:themeColor="text1"/>
          <w:rPrChange w:id="52" w:author="Martin, Greta Katherine" w:date="2025-04-08T20:07:00Z" w16du:dateUtc="2025-04-09T00:07:00Z">
            <w:rPr/>
          </w:rPrChange>
        </w:rPr>
        <w:t>.</w:t>
      </w:r>
      <w:r w:rsidR="00841A64" w:rsidRPr="008740AE">
        <w:rPr>
          <w:color w:val="000000" w:themeColor="text1"/>
          <w:rPrChange w:id="53"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4" w:author="Martin, Greta Katherine" w:date="2025-04-02T15:23:00Z" w16du:dateUtc="2025-04-02T19:23:00Z"/>
        </w:rPr>
      </w:pPr>
    </w:p>
    <w:p w14:paraId="1D446D11" w14:textId="207AAA41" w:rsidR="00C472FA" w:rsidDel="005378FC" w:rsidRDefault="00C472FA" w:rsidP="00551D54">
      <w:pPr>
        <w:rPr>
          <w:del w:id="55" w:author="Martin, Greta Katherine" w:date="2025-04-28T15:00:00Z" w16du:dateUtc="2025-04-28T19:00:00Z"/>
        </w:rPr>
      </w:pPr>
    </w:p>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7A313FEB" w14:textId="76803A64" w:rsidR="00751D10" w:rsidRPr="00E150CA" w:rsidDel="00AB1FFE" w:rsidRDefault="00751D10" w:rsidP="00551D54">
      <w:pPr>
        <w:rPr>
          <w:del w:id="56" w:author="Martin, Greta Katherine" w:date="2025-03-27T11:48:00Z" w16du:dateUtc="2025-03-27T15:48:00Z"/>
        </w:rPr>
      </w:pPr>
    </w:p>
    <w:p w14:paraId="65577297" w14:textId="5CDE2C36" w:rsidR="00AF54A8" w:rsidDel="00AB1FFE" w:rsidRDefault="00AF54A8" w:rsidP="00AF54A8">
      <w:pPr>
        <w:rPr>
          <w:moveFrom w:id="57" w:author="Martin, Greta Katherine" w:date="2025-03-27T11:48:00Z" w16du:dateUtc="2025-03-27T15:48:00Z"/>
          <w:color w:val="000000" w:themeColor="text1"/>
        </w:rPr>
      </w:pPr>
      <w:moveFromRangeStart w:id="58" w:author="Martin, Greta Katherine" w:date="2025-03-27T11:48:00Z" w:name="move193968517"/>
      <w:moveFrom w:id="59"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8"/>
    <w:p w14:paraId="6EF598EA" w14:textId="587FF7A9" w:rsidR="00AF54A8" w:rsidRPr="00E150CA" w:rsidRDefault="00AF54A8" w:rsidP="00AF54A8">
      <w:pPr>
        <w:rPr>
          <w:color w:val="000000" w:themeColor="text1"/>
        </w:rPr>
      </w:pPr>
    </w:p>
    <w:p w14:paraId="3F69CF97" w14:textId="080040EB" w:rsidR="00580922" w:rsidRDefault="00377F9E" w:rsidP="007B6224">
      <w:pPr>
        <w:rPr>
          <w:ins w:id="60"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61"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62"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3"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4"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5"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6"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7"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8"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 xml:space="preserve"> emissions per capita</w:t>
      </w:r>
      <w:ins w:id="70" w:author="Martin, Greta Katherine" w:date="2025-04-08T20:16:00Z" w16du:dateUtc="2025-04-09T00:16:00Z">
        <w:r w:rsidR="00F06C1D" w:rsidRPr="00F06C1D">
          <w:rPr>
            <w:color w:val="000000" w:themeColor="text1"/>
            <w:shd w:val="clear" w:color="auto" w:fill="FFFFFF"/>
            <w:rPrChange w:id="71"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3"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4"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5"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6"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7"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8"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9"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80"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81"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82"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3"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4"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5"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6" w:author="Martin, Greta Katherine" w:date="2025-03-27T11:48:00Z" w16du:dateUtc="2025-03-27T15:48:00Z"/>
          <w:color w:val="000000" w:themeColor="text1"/>
        </w:rPr>
      </w:pPr>
    </w:p>
    <w:p w14:paraId="44B09B69" w14:textId="44E0D8F1" w:rsidR="00AB1FFE" w:rsidDel="00AB1FFE" w:rsidRDefault="00AB1FFE" w:rsidP="007B6224">
      <w:pPr>
        <w:rPr>
          <w:del w:id="87" w:author="Martin, Greta Katherine" w:date="2025-03-27T11:49:00Z" w16du:dateUtc="2025-03-27T15:49:00Z"/>
          <w:color w:val="000000" w:themeColor="text1"/>
        </w:rPr>
      </w:pPr>
      <w:moveToRangeStart w:id="88" w:author="Martin, Greta Katherine" w:date="2025-03-27T11:48:00Z" w:name="move193968517"/>
      <w:moveTo w:id="89"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90"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91"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92" w:author="Martin, Greta Katherine" w:date="2025-03-27T11:48:00Z" w16du:dateUtc="2025-03-27T15:48:00Z">
        <w:r w:rsidRPr="00E150CA">
          <w:rPr>
            <w:color w:val="000000" w:themeColor="text1"/>
          </w:rPr>
          <w:fldChar w:fldCharType="end"/>
        </w:r>
      </w:moveTo>
      <w:ins w:id="93"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4" w:author="Martin, Greta Katherine" w:date="2025-04-01T13:19:00Z" w16du:dateUtc="2025-04-01T17:19:00Z">
        <w:r w:rsidR="006422ED" w:rsidRPr="006422ED">
          <w:rPr>
            <w:color w:val="000000" w:themeColor="text1"/>
          </w:rPr>
          <w:t>decreased risk of depression and anxiety</w:t>
        </w:r>
      </w:ins>
      <w:ins w:id="95"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6"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7"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8"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9" w:author="Martin, Greta Katherine" w:date="2025-04-01T13:23:00Z" w16du:dateUtc="2025-04-01T17:23:00Z">
        <w:r w:rsidR="001F7B29">
          <w:rPr>
            <w:color w:val="000000" w:themeColor="text1"/>
          </w:rPr>
          <w:t xml:space="preserve"> </w:t>
        </w:r>
      </w:ins>
      <w:ins w:id="100"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101"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102"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3" w:author="Martin, Greta Katherine" w:date="2025-04-01T13:23:00Z" w16du:dateUtc="2025-04-01T17:23:00Z">
        <w:r w:rsidR="001F7B29" w:rsidRPr="006422ED">
          <w:rPr>
            <w:color w:val="000000" w:themeColor="text1"/>
          </w:rPr>
          <w:t>lung and prostate cancer mortality</w:t>
        </w:r>
      </w:ins>
      <w:ins w:id="104" w:author="Martin, Greta Katherine" w:date="2025-04-01T13:39:00Z" w16du:dateUtc="2025-04-01T17:39:00Z">
        <w:r w:rsidR="00E34A08">
          <w:rPr>
            <w:color w:val="000000" w:themeColor="text1"/>
          </w:rPr>
          <w:t>,</w:t>
        </w:r>
      </w:ins>
      <w:ins w:id="105"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6"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7"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8" w:author="Martin, Greta Katherine" w:date="2025-04-01T13:39:00Z" w16du:dateUtc="2025-04-01T17:39:00Z">
        <w:r w:rsidR="00E34A08" w:rsidRPr="006422ED">
          <w:rPr>
            <w:color w:val="000000" w:themeColor="text1"/>
          </w:rPr>
          <w:t>and all-cause mortalit</w:t>
        </w:r>
      </w:ins>
      <w:ins w:id="109" w:author="Martin, Greta Katherine" w:date="2025-04-01T13:40:00Z" w16du:dateUtc="2025-04-01T17:40:00Z">
        <w:r w:rsidR="00E34A08">
          <w:rPr>
            <w:color w:val="000000" w:themeColor="text1"/>
          </w:rPr>
          <w:t>y</w:t>
        </w:r>
      </w:ins>
      <w:ins w:id="110"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11" w:author="Martin, Greta Katherine" w:date="2025-04-01T13:18:00Z">
        <w:r w:rsidR="006422ED" w:rsidRPr="006422ED">
          <w:rPr>
            <w:color w:val="000000" w:themeColor="text1"/>
          </w:rPr>
          <w:t xml:space="preserve"> </w:t>
        </w:r>
      </w:ins>
      <w:moveTo w:id="112" w:author="Martin, Greta Katherine" w:date="2025-03-27T11:48:00Z" w16du:dateUtc="2025-03-27T15:48:00Z">
        <w:del w:id="113"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4"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5"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6"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7"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8" w:author="Martin, Greta Katherine" w:date="2025-04-01T11:33:00Z" w16du:dateUtc="2025-04-01T15:33:00Z">
        <w:r w:rsidR="007A02E0">
          <w:rPr>
            <w:color w:val="000000" w:themeColor="text1"/>
          </w:rPr>
          <w:t xml:space="preserve"> Th</w:t>
        </w:r>
      </w:ins>
      <w:ins w:id="119" w:author="Martin, Greta Katherine" w:date="2025-04-01T11:36:00Z" w16du:dateUtc="2025-04-01T15:36:00Z">
        <w:r w:rsidR="007A02E0">
          <w:rPr>
            <w:color w:val="000000" w:themeColor="text1"/>
          </w:rPr>
          <w:t>re</w:t>
        </w:r>
      </w:ins>
      <w:ins w:id="120" w:author="Martin, Greta Katherine" w:date="2025-04-01T11:33:00Z" w16du:dateUtc="2025-04-01T15:33:00Z">
        <w:r w:rsidR="007A02E0">
          <w:rPr>
            <w:color w:val="000000" w:themeColor="text1"/>
          </w:rPr>
          <w:t xml:space="preserve">e main </w:t>
        </w:r>
      </w:ins>
      <w:ins w:id="121" w:author="Martin, Greta Katherine" w:date="2025-04-01T11:36:00Z" w16du:dateUtc="2025-04-01T15:36:00Z">
        <w:r w:rsidR="007A02E0">
          <w:rPr>
            <w:color w:val="000000" w:themeColor="text1"/>
          </w:rPr>
          <w:t>pathways have been hypothesized to link greenspace with health: reduced environmental harm (</w:t>
        </w:r>
      </w:ins>
      <w:ins w:id="122" w:author="Martin, Greta Katherine" w:date="2025-04-01T11:37:00Z" w16du:dateUtc="2025-04-01T15:37:00Z">
        <w:r w:rsidR="007A02E0">
          <w:rPr>
            <w:color w:val="000000" w:themeColor="text1"/>
          </w:rPr>
          <w:t>i.e.</w:t>
        </w:r>
      </w:ins>
      <w:ins w:id="123"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4" w:author="Martin, Greta Katherine" w:date="2025-04-01T11:37:00Z" w16du:dateUtc="2025-04-01T15:37:00Z">
        <w:r w:rsidR="007A02E0">
          <w:rPr>
            <w:color w:val="000000"/>
          </w:rPr>
          <w:t>ation</w:t>
        </w:r>
      </w:ins>
      <w:ins w:id="125"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6"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7" w:author="Martin, Greta Katherine" w:date="2025-04-01T11:58:00Z" w16du:dateUtc="2025-04-01T15:58:00Z">
        <w:r w:rsidR="00722DE3">
          <w:rPr>
            <w:color w:val="000000"/>
          </w:rPr>
          <w:t xml:space="preserve"> </w:t>
        </w:r>
      </w:ins>
      <w:ins w:id="128" w:author="Martin, Greta Katherine" w:date="2025-04-01T11:59:00Z" w16du:dateUtc="2025-04-01T15:59:00Z">
        <w:r w:rsidR="00722DE3">
          <w:rPr>
            <w:color w:val="000000"/>
          </w:rPr>
          <w:t>Mediation studies</w:t>
        </w:r>
      </w:ins>
      <w:ins w:id="129" w:author="Martin, Greta Katherine" w:date="2025-04-15T08:39:00Z" w16du:dateUtc="2025-04-15T12:39:00Z">
        <w:r w:rsidR="00861214">
          <w:rPr>
            <w:color w:val="000000"/>
          </w:rPr>
          <w:t xml:space="preserve"> </w:t>
        </w:r>
      </w:ins>
      <w:ins w:id="130"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31"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32" w:author="Martin, Greta Katherine" w:date="2025-04-01T11:59:00Z" w16du:dateUtc="2025-04-01T15:59:00Z">
        <w:r w:rsidR="00722DE3" w:rsidDel="007B4DCE">
          <w:rPr>
            <w:color w:val="000000"/>
          </w:rPr>
          <w:t xml:space="preserve"> </w:t>
        </w:r>
      </w:ins>
      <w:del w:id="133"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4" w:author="Martin, Greta Katherine" w:date="2025-03-27T11:49:00Z" w16du:dateUtc="2025-03-27T15:49:00Z"/>
          <w:moveTo w:id="135" w:author="Martin, Greta Katherine" w:date="2025-03-27T11:48:00Z" w16du:dateUtc="2025-03-27T15:48:00Z"/>
          <w:color w:val="000000" w:themeColor="text1"/>
        </w:rPr>
      </w:pPr>
    </w:p>
    <w:moveToRangeEnd w:id="88"/>
    <w:p w14:paraId="59F2B528" w14:textId="77777777" w:rsidR="00AB1FFE" w:rsidDel="007A02E0" w:rsidRDefault="00AB1FFE" w:rsidP="007B6224">
      <w:pPr>
        <w:rPr>
          <w:del w:id="136"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7" w:author="Martin, Greta Katherine" w:date="2025-04-02T09:47:00Z" w16du:dateUtc="2025-04-02T13:47:00Z">
        <w:r w:rsidR="00D86A16">
          <w:rPr>
            <w:color w:val="000000"/>
            <w:shd w:val="clear" w:color="auto" w:fill="FFFFFF"/>
          </w:rPr>
          <w:t>We chose five-year time periods to</w:t>
        </w:r>
      </w:ins>
      <w:ins w:id="138" w:author="Martin, Greta Katherine" w:date="2025-04-02T09:48:00Z" w16du:dateUtc="2025-04-02T13:48:00Z">
        <w:r w:rsidR="00D86A16">
          <w:rPr>
            <w:color w:val="000000"/>
            <w:shd w:val="clear" w:color="auto" w:fill="FFFFFF"/>
          </w:rPr>
          <w:t xml:space="preserve"> minimize the</w:t>
        </w:r>
      </w:ins>
      <w:ins w:id="139" w:author="Martin, Greta Katherine" w:date="2025-04-08T10:50:00Z" w16du:dateUtc="2025-04-08T14:50:00Z">
        <w:r w:rsidR="00CE2519">
          <w:rPr>
            <w:color w:val="000000"/>
            <w:shd w:val="clear" w:color="auto" w:fill="FFFFFF"/>
          </w:rPr>
          <w:t xml:space="preserve"> effect of year-to-y</w:t>
        </w:r>
      </w:ins>
      <w:ins w:id="140" w:author="Martin, Greta Katherine" w:date="2025-04-08T10:51:00Z" w16du:dateUtc="2025-04-08T14:51:00Z">
        <w:r w:rsidR="00CE2519">
          <w:rPr>
            <w:color w:val="000000"/>
            <w:shd w:val="clear" w:color="auto" w:fill="FFFFFF"/>
          </w:rPr>
          <w:t>ear extremes and</w:t>
        </w:r>
      </w:ins>
      <w:ins w:id="141" w:author="Martin, Greta Katherine" w:date="2025-04-02T09:47:00Z" w16du:dateUtc="2025-04-02T13:47:00Z">
        <w:r w:rsidR="00D86A16">
          <w:rPr>
            <w:color w:val="000000"/>
            <w:shd w:val="clear" w:color="auto" w:fill="FFFFFF"/>
          </w:rPr>
          <w:t xml:space="preserve"> capture</w:t>
        </w:r>
      </w:ins>
      <w:ins w:id="142" w:author="Martin, Greta Katherine" w:date="2025-04-08T10:51:00Z" w16du:dateUtc="2025-04-08T14:51:00Z">
        <w:r w:rsidR="00CE2519">
          <w:rPr>
            <w:color w:val="000000"/>
            <w:shd w:val="clear" w:color="auto" w:fill="FFFFFF"/>
          </w:rPr>
          <w:t xml:space="preserve"> longer-term trends in urban greenspace exposure.</w:t>
        </w:r>
      </w:ins>
      <w:ins w:id="143"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ins w:id="144" w:author="Martin, Greta Katherine" w:date="2025-04-28T15:05:00Z" w16du:dateUtc="2025-04-28T19:05:00Z">
        <w:r w:rsidR="00ED7F58">
          <w:rPr>
            <w:color w:val="000000"/>
            <w:shd w:val="clear" w:color="auto" w:fill="FFFFFF"/>
          </w:rPr>
          <w:t xml:space="preserve">the </w:t>
        </w:r>
      </w:ins>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5" w:author="Martin, Greta Katherine" w:date="2025-04-08T19:57:00Z" w16du:dateUtc="2025-04-08T23:57:00Z">
        <w:r w:rsidR="00F5233A">
          <w:t xml:space="preserve">We included the 1,041 cities </w:t>
        </w:r>
      </w:ins>
      <w:ins w:id="146" w:author="Martin, Greta Katherine" w:date="2025-04-08T19:58:00Z" w16du:dateUtc="2025-04-08T23:58:00Z">
        <w:r w:rsidR="00F5233A">
          <w:t xml:space="preserve">for which urban greenspace was estimated by the </w:t>
        </w:r>
      </w:ins>
      <w:ins w:id="147" w:author="Martin, Greta Katherine" w:date="2025-04-08T19:55:00Z" w16du:dateUtc="2025-04-08T23:55:00Z">
        <w:r w:rsidR="00F5233A">
          <w:t>Lancet Countdown</w:t>
        </w:r>
      </w:ins>
      <w:ins w:id="148" w:author="Martin, Greta Katherine" w:date="2025-04-08T19:56:00Z" w16du:dateUtc="2025-04-08T23:56:00Z">
        <w:r w:rsidR="00F5233A">
          <w:t xml:space="preserve"> on health and climate change</w:t>
        </w:r>
      </w:ins>
      <w:ins w:id="149" w:author="Martin, Greta Katherine" w:date="2025-04-08T19:58:00Z" w16du:dateUtc="2025-04-08T23:58:00Z">
        <w:r w:rsidR="00F5233A">
          <w:t>.</w:t>
        </w:r>
      </w:ins>
      <w:ins w:id="150" w:author="Martin, Greta Katherine" w:date="2025-04-08T19:55:00Z" w16du:dateUtc="2025-04-08T23:55:00Z">
        <w:r w:rsidR="00F5233A">
          <w:t xml:space="preserve"> </w:t>
        </w:r>
      </w:ins>
      <w:del w:id="151" w:author="Martin, Greta Katherine" w:date="2025-04-08T19:58:00Z" w16du:dateUtc="2025-04-08T23:58:00Z">
        <w:r w:rsidR="00B723B6" w:rsidRPr="007C220F" w:rsidDel="00F5233A">
          <w:delText>Cities were</w:delText>
        </w:r>
      </w:del>
      <w:ins w:id="152" w:author="Martin, Greta Katherine" w:date="2025-04-08T19:58:00Z" w16du:dateUtc="2025-04-08T23:58:00Z">
        <w:r w:rsidR="00F5233A">
          <w:t>The Lancet Countdown</w:t>
        </w:r>
      </w:ins>
      <w:r w:rsidR="00B723B6" w:rsidRPr="007C220F">
        <w:t xml:space="preserve"> included </w:t>
      </w:r>
      <w:ins w:id="153"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5564001"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4" w:author="Martin, Greta Katherine" w:date="2025-04-01T14:33:00Z" w16du:dateUtc="2025-04-01T18:33:00Z">
        <w:r w:rsidR="00FA1C0B">
          <w:t xml:space="preserve">Following </w:t>
        </w:r>
      </w:ins>
      <w:ins w:id="155" w:author="Martin, Greta Katherine" w:date="2025-04-01T14:35:00Z" w16du:dateUtc="2025-04-01T18:35:00Z">
        <w:r w:rsidR="00FA1C0B">
          <w:t>the methods used by many of the studies included in the</w:t>
        </w:r>
      </w:ins>
      <w:ins w:id="156" w:author="Martin, Greta Katherine" w:date="2025-04-01T14:36:00Z" w16du:dateUtc="2025-04-01T18:36:00Z">
        <w:r w:rsidR="00FA1C0B">
          <w:t xml:space="preserve"> meta-analysis of</w:t>
        </w:r>
      </w:ins>
      <w:ins w:id="157" w:author="Martin, Greta Katherine" w:date="2025-04-01T14:35:00Z" w16du:dateUtc="2025-04-01T18:35:00Z">
        <w:r w:rsidR="00FA1C0B">
          <w:t xml:space="preserve"> greenspace and mor</w:t>
        </w:r>
      </w:ins>
      <w:ins w:id="158" w:author="Martin, Greta Katherine" w:date="2025-04-01T14:36:00Z" w16du:dateUtc="2025-04-01T18:36:00Z">
        <w:r w:rsidR="00FA1C0B">
          <w:t xml:space="preserve">tality that we use for our </w:t>
        </w:r>
      </w:ins>
      <w:ins w:id="159" w:author="Martin, Greta Katherine" w:date="2025-04-28T15:22:00Z" w16du:dateUtc="2025-04-28T19:22:00Z">
        <w:r w:rsidR="00CD5550">
          <w:t xml:space="preserve">exposure response </w:t>
        </w:r>
        <w:proofErr w:type="gramStart"/>
        <w:r w:rsidR="00CD5550">
          <w:t>function</w:t>
        </w:r>
      </w:ins>
      <w:ins w:id="160" w:author="Martin, Greta Katherine" w:date="2025-04-01T14:36:00Z" w16du:dateUtc="2025-04-01T18:36:00Z">
        <w:r w:rsidR="00FA1C0B">
          <w: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61" w:author="Martin, Greta Katherine" w:date="2025-04-02T15:20:00Z" w16du:dateUtc="2025-04-02T19:20:00Z">
        <w:r w:rsidR="00827425" w:rsidDel="00B53F41">
          <w:delText>Commission</w:delText>
        </w:r>
        <w:r w:rsidR="006E45F4" w:rsidDel="00B53F41">
          <w:delText xml:space="preserve"> </w:delText>
        </w:r>
      </w:del>
      <w:ins w:id="162"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63" w:author="Martin, Greta Katherine" w:date="2025-04-08T20:20:00Z" w16du:dateUtc="2025-04-09T00:20:00Z">
        <w:r w:rsidR="00F06C1D">
          <w:t xml:space="preserve"> We then downscaled the NDVI dataset to the 100m resolution to align with our population dataset.</w:t>
        </w:r>
      </w:ins>
      <w:del w:id="164"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65" w:author="Martin, Greta Katherine" w:date="2025-04-02T09:38:00Z" w16du:dateUtc="2025-04-02T13:38:00Z">
        <w:r w:rsidR="00CA27EC">
          <w:t>The</w:t>
        </w:r>
      </w:ins>
      <w:ins w:id="166" w:author="Martin, Greta Katherine" w:date="2025-04-02T09:36:00Z" w16du:dateUtc="2025-04-02T13:36:00Z">
        <w:r w:rsidR="00CA27EC">
          <w:t xml:space="preserve"> nine </w:t>
        </w:r>
      </w:ins>
      <w:ins w:id="167" w:author="Martin, Greta Katherine" w:date="2025-04-02T09:40:00Z" w16du:dateUtc="2025-04-02T13:40:00Z">
        <w:r w:rsidR="00CA27EC">
          <w:t xml:space="preserve">longitudinal </w:t>
        </w:r>
      </w:ins>
      <w:ins w:id="168" w:author="Martin, Greta Katherine" w:date="2025-04-02T09:36:00Z" w16du:dateUtc="2025-04-02T13:36:00Z">
        <w:r w:rsidR="00CA27EC">
          <w:t>studies included</w:t>
        </w:r>
      </w:ins>
      <w:ins w:id="169" w:author="Martin, Greta Katherine" w:date="2025-04-02T09:38:00Z" w16du:dateUtc="2025-04-02T13:38:00Z">
        <w:r w:rsidR="00CA27EC">
          <w:t xml:space="preserve"> in th</w:t>
        </w:r>
      </w:ins>
      <w:ins w:id="170" w:author="Martin, Greta Katherine" w:date="2025-04-02T09:40:00Z" w16du:dateUtc="2025-04-02T13:40:00Z">
        <w:r w:rsidR="00CA27EC">
          <w:t>is</w:t>
        </w:r>
      </w:ins>
      <w:ins w:id="171" w:author="Martin, Greta Katherine" w:date="2025-04-02T09:38:00Z" w16du:dateUtc="2025-04-02T13:38:00Z">
        <w:r w:rsidR="00CA27EC">
          <w:t xml:space="preserve"> meta-analysis had follow-up periods ranging from four </w:t>
        </w:r>
      </w:ins>
      <w:ins w:id="172" w:author="Martin, Greta Katherine" w:date="2025-04-02T09:39:00Z" w16du:dateUtc="2025-04-02T13:39:00Z">
        <w:r w:rsidR="00CA27EC">
          <w:t xml:space="preserve">to 18 years and </w:t>
        </w:r>
      </w:ins>
      <w:ins w:id="173" w:author="Martin, Greta Katherine" w:date="2025-04-02T09:36:00Z" w16du:dateUtc="2025-04-02T13:36:00Z">
        <w:r w:rsidR="00CA27EC">
          <w:t>measure</w:t>
        </w:r>
      </w:ins>
      <w:ins w:id="174" w:author="Martin, Greta Katherine" w:date="2025-04-02T09:39:00Z" w16du:dateUtc="2025-04-02T13:39:00Z">
        <w:r w:rsidR="00CA27EC">
          <w:t>d</w:t>
        </w:r>
      </w:ins>
      <w:ins w:id="175" w:author="Martin, Greta Katherine" w:date="2025-04-02T09:36:00Z" w16du:dateUtc="2025-04-02T13:36:00Z">
        <w:r w:rsidR="00CA27EC">
          <w:t xml:space="preserve"> urban greenspace </w:t>
        </w:r>
      </w:ins>
      <w:ins w:id="176" w:author="Martin, Greta Katherine" w:date="2025-04-02T09:39:00Z" w16du:dateUtc="2025-04-02T13:39:00Z">
        <w:r w:rsidR="00CA27EC">
          <w:t>using</w:t>
        </w:r>
      </w:ins>
      <w:ins w:id="177" w:author="Martin, Greta Katherine" w:date="2025-04-02T09:37:00Z" w16du:dateUtc="2025-04-02T13:37:00Z">
        <w:r w:rsidR="00CA27EC">
          <w:t xml:space="preserve"> NDVI. </w:t>
        </w:r>
      </w:ins>
      <w:del w:id="178" w:author="Martin, Greta Katherine" w:date="2025-04-02T09:40:00Z" w16du:dateUtc="2025-04-02T13:40:00Z">
        <w:r w:rsidR="003A23CA" w:rsidDel="00CA27EC">
          <w:delText>This meta-analysis</w:delText>
        </w:r>
        <w:r w:rsidR="00024A18" w:rsidDel="00CA27EC">
          <w:delText xml:space="preserve"> includes</w:delText>
        </w:r>
      </w:del>
      <w:ins w:id="179" w:author="Martin, Greta Katherine" w:date="2025-04-02T09:40:00Z" w16du:dateUtc="2025-04-02T13:40:00Z">
        <w:r w:rsidR="00CA27EC">
          <w:t>Three studies</w:t>
        </w:r>
      </w:ins>
      <w:del w:id="180" w:author="Martin, Greta Katherine" w:date="2025-04-02T09:40:00Z" w16du:dateUtc="2025-04-02T13:40:00Z">
        <w:r w:rsidR="00024A18" w:rsidDel="00CA27EC">
          <w:delText xml:space="preserve"> </w:delText>
        </w:r>
      </w:del>
      <w:del w:id="181" w:author="Martin, Greta Katherine" w:date="2025-04-02T09:36:00Z" w16du:dateUtc="2025-04-02T13:36:00Z">
        <w:r w:rsidR="00024A18" w:rsidDel="00CA27EC">
          <w:delText>s</w:delText>
        </w:r>
        <w:r w:rsidR="00024A18" w:rsidRPr="00435A59" w:rsidDel="00CA27EC">
          <w:delText xml:space="preserve">everal </w:delText>
        </w:r>
      </w:del>
      <w:del w:id="182"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83" w:author="Martin, Greta Katherine" w:date="2025-04-02T09:42:00Z" w16du:dateUtc="2025-04-02T13:42:00Z">
        <w:r w:rsidR="00CA27EC">
          <w:t xml:space="preserve"> of each year</w:t>
        </w:r>
      </w:ins>
      <w:ins w:id="184" w:author="Martin, Greta Katherine" w:date="2025-04-02T09:41:00Z" w16du:dateUtc="2025-04-02T13:41:00Z">
        <w:r w:rsidR="00CA27EC">
          <w:t xml:space="preserve"> </w:t>
        </w:r>
      </w:ins>
      <w:ins w:id="185" w:author="Martin, Greta Katherine" w:date="2025-04-02T09:42:00Z" w16du:dateUtc="2025-04-02T13:42:00Z">
        <w:r w:rsidR="00CA27EC">
          <w:t>within the</w:t>
        </w:r>
      </w:ins>
      <w:ins w:id="186" w:author="Martin, Greta Katherine" w:date="2025-04-02T09:41:00Z" w16du:dateUtc="2025-04-02T13:41:00Z">
        <w:r w:rsidR="00CA27EC">
          <w:t xml:space="preserve"> study period</w:t>
        </w:r>
      </w:ins>
      <w:ins w:id="187" w:author="Martin, Greta Katherine" w:date="2025-04-02T09:34:00Z" w16du:dateUtc="2025-04-02T13:34:00Z">
        <w:r w:rsidR="00CA27EC">
          <w:t>,</w:t>
        </w:r>
      </w:ins>
      <w:ins w:id="188" w:author="Martin, Greta Katherine" w:date="2025-04-01T14:47:00Z" w16du:dateUtc="2025-04-01T18:47:00Z">
        <w:r w:rsidR="00343620">
          <w:t xml:space="preserve"> </w:t>
        </w:r>
      </w:ins>
      <w:ins w:id="189" w:author="Martin, Greta Katherine" w:date="2025-04-02T09:41:00Z" w16du:dateUtc="2025-04-02T13:41:00Z">
        <w:r w:rsidR="00CA27EC">
          <w:t>while</w:t>
        </w:r>
      </w:ins>
      <w:ins w:id="190" w:author="Martin, Greta Katherine" w:date="2025-04-01T14:48:00Z" w16du:dateUtc="2025-04-01T18:48:00Z">
        <w:r w:rsidR="00343620">
          <w:t xml:space="preserve"> </w:t>
        </w:r>
      </w:ins>
      <w:ins w:id="191" w:author="Martin, Greta Katherine" w:date="2025-04-02T09:34:00Z" w16du:dateUtc="2025-04-02T13:34:00Z">
        <w:r w:rsidR="00CA27EC">
          <w:t>four</w:t>
        </w:r>
      </w:ins>
      <w:ins w:id="192" w:author="Martin, Greta Katherine" w:date="2025-04-01T14:48:00Z" w16du:dateUtc="2025-04-01T18:48:00Z">
        <w:r w:rsidR="00343620">
          <w:t xml:space="preserve"> others use</w:t>
        </w:r>
      </w:ins>
      <w:ins w:id="193" w:author="Martin, Greta Katherine" w:date="2025-04-02T09:41:00Z" w16du:dateUtc="2025-04-02T13:41:00Z">
        <w:r w:rsidR="00CA27EC">
          <w:t>s</w:t>
        </w:r>
      </w:ins>
      <w:ins w:id="194" w:author="Martin, Greta Katherine" w:date="2025-04-01T14:48:00Z" w16du:dateUtc="2025-04-01T18:48:00Z">
        <w:r w:rsidR="00343620">
          <w:t xml:space="preserve"> the greenest day or greenest month</w:t>
        </w:r>
      </w:ins>
      <w:ins w:id="195" w:author="Martin, Greta Katherine" w:date="2025-04-02T09:33:00Z" w16du:dateUtc="2025-04-02T13:33:00Z">
        <w:r w:rsidR="00CA27EC">
          <w:t xml:space="preserve"> </w:t>
        </w:r>
      </w:ins>
      <w:ins w:id="196" w:author="Martin, Greta Katherine" w:date="2025-04-02T09:34:00Z" w16du:dateUtc="2025-04-02T13:34:00Z">
        <w:r w:rsidR="00CA27EC">
          <w:t xml:space="preserve">from a representative year </w:t>
        </w:r>
      </w:ins>
      <w:ins w:id="197"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8" w:author="Martin, Greta Katherine" w:date="2025-04-02T09:44:00Z" w16du:dateUtc="2025-04-02T13:44:00Z">
        <w:r w:rsidR="006648D7">
          <w:t xml:space="preserve">To align </w:t>
        </w:r>
      </w:ins>
      <w:ins w:id="199" w:author="Martin, Greta Katherine" w:date="2025-04-02T09:45:00Z" w16du:dateUtc="2025-04-02T13:45:00Z">
        <w:r w:rsidR="006648D7">
          <w:t>with the most commonly used exposure metric by the studies included in this meta-analysis, w</w:t>
        </w:r>
      </w:ins>
      <w:del w:id="200" w:author="Martin, Greta Katherine" w:date="2025-04-02T09:45:00Z" w16du:dateUtc="2025-04-02T13:45:00Z">
        <w:r w:rsidR="00024A18" w:rsidDel="006648D7">
          <w:delText>W</w:delText>
        </w:r>
      </w:del>
      <w:r w:rsidR="00024A18">
        <w:t>e therefore calculated the population-weighted greenest season NDVI</w:t>
      </w:r>
      <w:del w:id="201" w:author="Martin, Greta Katherine" w:date="2025-04-02T09:45:00Z" w16du:dateUtc="2025-04-02T13:45:00Z">
        <w:r w:rsidR="00024A18" w:rsidDel="006648D7">
          <w:delText xml:space="preserve"> </w:delText>
        </w:r>
      </w:del>
      <w:ins w:id="202" w:author="Martin, Greta Katherine" w:date="2025-04-02T09:45:00Z" w16du:dateUtc="2025-04-02T13:45:00Z">
        <w:r w:rsidR="006648D7">
          <w:t xml:space="preserve">. </w:t>
        </w:r>
      </w:ins>
      <w:del w:id="203" w:author="Martin, Greta Katherine" w:date="2025-04-02T09:45:00Z" w16du:dateUtc="2025-04-02T13:45:00Z">
        <w:r w:rsidR="00024A18" w:rsidDel="006648D7">
          <w:delText>to align with th</w:delText>
        </w:r>
      </w:del>
      <w:del w:id="204" w:author="Martin, Greta Katherine" w:date="2025-04-01T14:48:00Z" w16du:dateUtc="2025-04-01T18:48:00Z">
        <w:r w:rsidR="00024A18" w:rsidDel="00886996">
          <w:delText xml:space="preserve">is </w:delText>
        </w:r>
      </w:del>
      <w:del w:id="205"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6"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7" w:author="Martin, Greta Katherine" w:date="2025-04-03T09:23:00Z" w16du:dateUtc="2025-04-03T13:23:00Z">
        <w:r>
          <w:t xml:space="preserve">This dataset is updated every five years. </w:t>
        </w:r>
      </w:ins>
      <w:r w:rsidR="00024A18">
        <w:t>We used t</w:t>
      </w:r>
      <w:r w:rsidR="00B356A6">
        <w:t xml:space="preserve">he 2015 population </w:t>
      </w:r>
      <w:ins w:id="208" w:author="Martin, Greta Katherine" w:date="2025-04-03T09:24:00Z" w16du:dateUtc="2025-04-03T13:24:00Z">
        <w:r>
          <w:t xml:space="preserve">spatial </w:t>
        </w:r>
      </w:ins>
      <w:r w:rsidR="00BC6708">
        <w:t xml:space="preserve">distribution </w:t>
      </w:r>
      <w:r w:rsidR="00B356A6">
        <w:t>for years 2014-2018 and the 2020 population</w:t>
      </w:r>
      <w:ins w:id="209"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4AA6EACD"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10"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11"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12" w:author="Martin, Greta Katherine" w:date="2025-04-08T11:20:00Z" w16du:dateUtc="2025-04-08T15:20:00Z">
        <w:r w:rsidR="000A48F0">
          <w:rPr>
            <w:color w:val="000000" w:themeColor="text1"/>
            <w:shd w:val="clear" w:color="auto" w:fill="FFFFFF"/>
          </w:rPr>
          <w:t xml:space="preserve"> (Equation 2)</w:t>
        </w:r>
      </w:ins>
      <w:ins w:id="213"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14" w:author="Martin, Greta Katherine" w:date="2025-04-08T10:57:00Z" w:name="move195002270"/>
      <w:moveTo w:id="215"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6"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7" w:author="Martin, Greta Katherine" w:date="2025-04-08T11:18:00Z" w16du:dateUtc="2025-04-08T15:18:00Z">
        <w:r w:rsidR="000A48F0">
          <w:t xml:space="preserve">the resolution of </w:t>
        </w:r>
      </w:ins>
      <w:ins w:id="218" w:author="Martin, Greta Katherine" w:date="2025-04-08T11:17:00Z" w16du:dateUtc="2025-04-08T15:17:00Z">
        <w:r w:rsidR="000A48F0">
          <w:t>our population dataset</w:t>
        </w:r>
      </w:ins>
      <w:moveTo w:id="219"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20" w:author="Martin, Greta Katherine" w:date="2025-04-08T10:57:00Z" w16du:dateUtc="2025-04-08T14:57:00Z">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moveTo>
        <w:ins w:id="221" w:author="Martin, Greta Katherine" w:date="2025-04-28T15:28:00Z" w16du:dateUtc="2025-04-28T19:28:00Z">
          <w:r w:rsidR="00EC2502">
            <w:t xml:space="preserve"> </w:t>
          </w:r>
        </w:ins>
        <w:moveTo w:id="222" w:author="Martin, Greta Katherine" w:date="2025-04-08T10:57:00Z" w16du:dateUtc="2025-04-08T14:57:00Z">
          <w:del w:id="223" w:author="Martin, Greta Katherine" w:date="2025-04-28T15:28:00Z" w16du:dateUtc="2025-04-28T19:28:00Z">
            <w:r w:rsidR="005E2A24" w:rsidDel="00EC2502">
              <w:delText xml:space="preserve"> </w:delText>
            </w:r>
          </w:del>
        </w:moveTo>
        <w:ins w:id="224" w:author="Martin, Greta Katherine" w:date="2025-04-08T10:58:00Z" w16du:dateUtc="2025-04-08T14:58:00Z">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25"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ins>
        <w:ins w:id="226" w:author="Martin, Greta Katherine" w:date="2025-04-28T15:28:00Z" w16du:dateUtc="2025-04-28T19:28:00Z">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ins>
        <w:ins w:id="227" w:author="Martin, Greta Katherine" w:date="2025-04-08T11:18:00Z" w16du:dateUtc="2025-04-08T15:18:00Z">
          <w:r w:rsidR="000A48F0">
            <w:t xml:space="preserve"> </w:t>
          </w:r>
        </w:ins>
        <w:ins w:id="228" w:author="Martin, Greta Katherine" w:date="2025-04-08T11:19:00Z" w16du:dateUtc="2025-04-08T15:19:00Z">
          <w:r w:rsidR="000A48F0">
            <w:t>We</w:t>
          </w:r>
        </w:ins>
        <w:ins w:id="229" w:author="Martin, Greta Katherine" w:date="2025-04-08T10:58:00Z" w16du:dateUtc="2025-04-08T14:58:00Z">
          <w:r w:rsidR="005E2A24">
            <w:rPr>
              <w:color w:val="000000" w:themeColor="text1"/>
              <w:shd w:val="clear" w:color="auto" w:fill="FFFFFF"/>
            </w:rPr>
            <w:t xml:space="preserve"> </w:t>
          </w:r>
        </w:ins>
        <w:ins w:id="230" w:author="Martin, Greta Katherine" w:date="2025-04-08T11:20:00Z" w16du:dateUtc="2025-04-08T15:20:00Z">
          <w:r w:rsidR="000A48F0">
            <w:rPr>
              <w:color w:val="000000" w:themeColor="text1"/>
              <w:shd w:val="clear" w:color="auto" w:fill="FFFFFF"/>
            </w:rPr>
            <w:t>scaled changes in NDVI</w:t>
          </w:r>
        </w:ins>
        <w:ins w:id="231" w:author="Martin, Greta Katherine" w:date="2025-04-08T10:58:00Z" w16du:dateUtc="2025-04-08T14:58:00Z">
          <w:r w:rsidR="005E2A24">
            <w:t xml:space="preserve"> by the unit increase of the hazard-ratio (0.1 increases in NDVI). </w:t>
          </w:r>
        </w:ins>
        <w:moveTo w:id="232" w:author="Martin, Greta Katherine" w:date="2025-04-08T10:57:00Z" w16du:dateUtc="2025-04-08T14:57:00Z">
          <w:del w:id="233"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34" w:author="Martin, Greta Katherine" w:date="2025-04-08T10:57:00Z" w16du:dateUtc="2025-04-08T14:57:00Z">
            <w:r w:rsidR="005E2A24" w:rsidDel="005E2A24">
              <w:rPr>
                <w:color w:val="000000" w:themeColor="text1"/>
                <w:shd w:val="clear" w:color="auto" w:fill="FFFFFF"/>
              </w:rPr>
              <w:delText>e</w:delText>
            </w:r>
          </w:del>
          <w:del w:id="235"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36" w:author="Martin, Greta Katherine" w:date="2025-04-08T11:21:00Z" w16du:dateUtc="2025-04-08T15:21:00Z">
                <w:rPr>
                  <w:rFonts w:ascii="Cambria Math" w:hAnsi="Cambria Math"/>
                </w:rPr>
                <m:t>ΔNDV</m:t>
              </w:del>
            </m:r>
            <m:sSub>
              <m:sSubPr>
                <m:ctrlPr>
                  <w:del w:id="237" w:author="Martin, Greta Katherine" w:date="2025-04-08T11:21:00Z" w16du:dateUtc="2025-04-08T15:21:00Z">
                    <w:rPr>
                      <w:rFonts w:ascii="Cambria Math" w:hAnsi="Cambria Math"/>
                      <w:i/>
                    </w:rPr>
                  </w:del>
                </m:ctrlPr>
              </m:sSubPr>
              <m:e>
                <m:r>
                  <w:del w:id="238" w:author="Martin, Greta Katherine" w:date="2025-04-08T11:21:00Z" w16du:dateUtc="2025-04-08T15:21:00Z">
                    <w:rPr>
                      <w:rFonts w:ascii="Cambria Math" w:hAnsi="Cambria Math"/>
                    </w:rPr>
                    <m:t>I</m:t>
                  </w:del>
                </m:r>
              </m:e>
              <m:sub>
                <m:r>
                  <w:del w:id="239" w:author="Martin, Greta Katherine" w:date="2025-04-08T11:21:00Z" w16du:dateUtc="2025-04-08T15:21:00Z">
                    <w:rPr>
                      <w:rFonts w:ascii="Cambria Math" w:hAnsi="Cambria Math"/>
                    </w:rPr>
                    <m:t>i</m:t>
                  </w:del>
                </m:r>
              </m:sub>
            </m:sSub>
          </m:oMath>
          <w:moveTo w:id="240" w:author="Martin, Greta Katherine" w:date="2025-04-08T10:57:00Z" w16du:dateUtc="2025-04-08T14:57:00Z">
            <w:del w:id="241"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42"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43"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14"/>
          <w:del w:id="244" w:author="Martin, Greta Katherine" w:date="2025-04-08T10:54:00Z" w16du:dateUtc="2025-04-08T14:54:00Z">
            <w:r w:rsidR="00E32FAA" w:rsidDel="005E2A24">
              <w:rPr>
                <w:color w:val="000000" w:themeColor="text1"/>
                <w:shd w:val="clear" w:color="auto" w:fill="FFFFFF"/>
              </w:rPr>
              <w:delText xml:space="preserve">using </w:delText>
            </w:r>
          </w:del>
          <w:del w:id="245" w:author="Martin, Greta Katherine" w:date="2025-04-03T09:27:00Z" w16du:dateUtc="2025-04-03T13:27:00Z">
            <w:r w:rsidR="00E32FAA" w:rsidDel="001F1B3D">
              <w:rPr>
                <w:color w:val="000000" w:themeColor="text1"/>
                <w:shd w:val="clear" w:color="auto" w:fill="FFFFFF"/>
              </w:rPr>
              <w:delText xml:space="preserve">the </w:delText>
            </w:r>
          </w:del>
          <w:del w:id="246"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47" w:author="Martin, Greta Katherine" w:date="2025-04-08T10:55:00Z" w16du:dateUtc="2025-04-08T14:55:00Z">
            <w:r w:rsidR="00E32FAA" w:rsidDel="005E2A24">
              <w:rPr>
                <w:color w:val="000000" w:themeColor="text1"/>
                <w:shd w:val="clear" w:color="auto" w:fill="FFFFFF"/>
              </w:rPr>
              <w:delText xml:space="preserve"> </w:delText>
            </w:r>
          </w:del>
          <w:del w:id="248"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49" w:author="Martin, Greta Katherine" w:date="2025-04-08T10:55:00Z" w16du:dateUtc="2025-04-08T14:55:00Z">
            <w:r w:rsidR="007B7598" w:rsidDel="005E2A24">
              <w:rPr>
                <w:color w:val="000000" w:themeColor="text1"/>
                <w:shd w:val="clear" w:color="auto" w:fill="FFFFFF"/>
              </w:rPr>
              <w:delText xml:space="preserve">scaled </w:delText>
            </w:r>
          </w:del>
          <w:del w:id="250"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51" w:author="Martin, Greta Katherine" w:date="2025-04-08T10:58:00Z" w16du:dateUtc="2025-04-08T14:58:00Z">
                <w:rPr>
                  <w:rFonts w:ascii="Cambria Math" w:hAnsi="Cambria Math"/>
                </w:rPr>
                <m:t>ΔNDVI</m:t>
              </w:del>
            </m:r>
          </m:oMath>
          <w:del w:id="252" w:author="Martin, Greta Katherine" w:date="2025-04-08T10:58:00Z" w16du:dateUtc="2025-04-08T14:58:00Z">
            <w:r w:rsidR="00E32FAA" w:rsidRPr="000444D7" w:rsidDel="005E2A24">
              <w:delText>)</w:delText>
            </w:r>
          </w:del>
          <w:ins w:id="253" w:author="Martin, Greta Katherine" w:date="2025-04-08T10:55:00Z" w16du:dateUtc="2025-04-08T14:55:00Z">
            <w:r w:rsidR="005E2A24">
              <w:t>We c</w:t>
            </w:r>
          </w:ins>
          <w:ins w:id="254" w:author="Martin, Greta Katherine" w:date="2025-04-08T10:56:00Z" w16du:dateUtc="2025-04-08T14:56:00Z">
            <w:r w:rsidR="005E2A24">
              <w:t>alculated this value for</w:t>
            </w:r>
          </w:ins>
          <w:del w:id="255"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56"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57" w:author="Martin, Greta Katherine" w:date="2025-04-08T11:28:00Z" w16du:dateUtc="2025-04-08T15:28:00Z"/>
        </w:rPr>
      </w:pPr>
      <w:moveFromRangeStart w:id="258" w:author="Martin, Greta Katherine" w:date="2025-04-08T10:57:00Z" w:name="move195002270"/>
      <w:moveFrom w:id="259" w:author="Martin, Greta Katherine" w:date="2025-04-08T10:57:00Z" w16du:dateUtc="2025-04-08T14:57:00Z">
        <w:del w:id="260"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61" w:author="Martin, Greta Katherine" w:date="2025-04-08T11:28:00Z" w16du:dateUtc="2025-04-08T15:28:00Z">
              <w:rPr>
                <w:rFonts w:ascii="Cambria Math" w:hAnsi="Cambria Math"/>
              </w:rPr>
              <m:t>ΔNDV</m:t>
            </w:del>
          </m:r>
          <m:sSub>
            <m:sSubPr>
              <m:ctrlPr>
                <w:del w:id="262" w:author="Martin, Greta Katherine" w:date="2025-04-08T11:28:00Z" w16du:dateUtc="2025-04-08T15:28:00Z">
                  <w:rPr>
                    <w:rFonts w:ascii="Cambria Math" w:hAnsi="Cambria Math"/>
                    <w:i/>
                  </w:rPr>
                </w:del>
              </m:ctrlPr>
            </m:sSubPr>
            <m:e>
              <m:r>
                <w:del w:id="263" w:author="Martin, Greta Katherine" w:date="2025-04-08T11:28:00Z" w16du:dateUtc="2025-04-08T15:28:00Z">
                  <w:rPr>
                    <w:rFonts w:ascii="Cambria Math" w:hAnsi="Cambria Math"/>
                  </w:rPr>
                  <m:t>I</m:t>
                </w:del>
              </m:r>
            </m:e>
            <m:sub>
              <m:r>
                <w:del w:id="264" w:author="Martin, Greta Katherine" w:date="2025-04-08T11:28:00Z" w16du:dateUtc="2025-04-08T15:28:00Z">
                  <w:rPr>
                    <w:rFonts w:ascii="Cambria Math" w:hAnsi="Cambria Math"/>
                  </w:rPr>
                  <m:t>i</m:t>
                </w:del>
              </m:r>
            </m:sub>
          </m:sSub>
        </m:oMath>
        <w:moveFrom w:id="265" w:author="Martin, Greta Katherine" w:date="2025-04-08T10:57:00Z" w16du:dateUtc="2025-04-08T14:57:00Z">
          <w:del w:id="266"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67" w:author="Martin, Greta Katherine" w:date="2025-04-08T11:28:00Z" w16du:dateUtc="2025-04-08T15:28:00Z">
                <w:rPr>
                  <w:rFonts w:ascii="Cambria Math" w:hAnsi="Cambria Math"/>
                </w:rPr>
                <m:t>ΔNDV</m:t>
              </w:del>
            </m:r>
            <m:sSub>
              <m:sSubPr>
                <m:ctrlPr>
                  <w:del w:id="268" w:author="Martin, Greta Katherine" w:date="2025-04-08T11:28:00Z" w16du:dateUtc="2025-04-08T15:28:00Z">
                    <w:rPr>
                      <w:rFonts w:ascii="Cambria Math" w:hAnsi="Cambria Math"/>
                      <w:i/>
                    </w:rPr>
                  </w:del>
                </m:ctrlPr>
              </m:sSubPr>
              <m:e>
                <m:r>
                  <w:del w:id="269" w:author="Martin, Greta Katherine" w:date="2025-04-08T11:28:00Z" w16du:dateUtc="2025-04-08T15:28:00Z">
                    <w:rPr>
                      <w:rFonts w:ascii="Cambria Math" w:hAnsi="Cambria Math"/>
                    </w:rPr>
                    <m:t>I</m:t>
                  </w:del>
                </m:r>
              </m:e>
              <m:sub>
                <m:r>
                  <w:del w:id="270" w:author="Martin, Greta Katherine" w:date="2025-04-08T11:28:00Z" w16du:dateUtc="2025-04-08T15:28:00Z">
                    <w:rPr>
                      <w:rFonts w:ascii="Cambria Math" w:hAnsi="Cambria Math"/>
                    </w:rPr>
                    <m:t>i</m:t>
                  </w:del>
                </m:r>
              </m:sub>
            </m:sSub>
          </m:oMath>
          <w:moveFrom w:id="271" w:author="Martin, Greta Katherine" w:date="2025-04-08T10:57:00Z" w16du:dateUtc="2025-04-08T14:57:00Z">
            <w:del w:id="272"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58"/>
        </w:moveFrom>
      </w:moveFrom>
    </w:p>
    <w:p w14:paraId="0A830B96" w14:textId="7DADEADA" w:rsidR="00E32FAA" w:rsidRPr="00E32FAA" w:rsidRDefault="00E32FAA">
      <w:pPr>
        <w:pStyle w:val="NormalWeb"/>
        <w:spacing w:before="240" w:beforeAutospacing="0" w:after="240" w:afterAutospacing="0"/>
        <w:jc w:val="center"/>
        <w:pPrChange w:id="273" w:author="Martin, Greta Katherine" w:date="2025-04-08T11:29:00Z" w16du:dateUtc="2025-04-08T15:29:00Z">
          <w:pPr/>
        </w:pPrChange>
      </w:pPr>
    </w:p>
    <w:p w14:paraId="5F1AE186" w14:textId="39A27427" w:rsidR="00E32FAA" w:rsidRPr="00F411A4" w:rsidRDefault="00E32FAA">
      <w:pPr>
        <w:pStyle w:val="NormalWeb"/>
        <w:spacing w:before="240" w:beforeAutospacing="0" w:after="240" w:afterAutospacing="0"/>
        <w:rPr>
          <w:i/>
          <w:rPrChange w:id="274" w:author="Martin, Greta Katherine" w:date="2025-04-08T11:31:00Z" w16du:dateUtc="2025-04-08T15:31:00Z">
            <w:rPr>
              <w:i w:val="0"/>
            </w:rPr>
          </w:rPrChange>
        </w:rPr>
        <w:pPrChange w:id="275" w:author="Martin, Greta Katherine" w:date="2025-04-08T11:31:00Z" w16du:dateUtc="2025-04-08T15:31:00Z">
          <w:pPr>
            <w:pStyle w:val="subheader"/>
          </w:pPr>
        </w:pPrChange>
      </w:pPr>
      <w:r w:rsidRPr="00E32FAA">
        <w:t xml:space="preserve">We </w:t>
      </w:r>
      <w:del w:id="276" w:author="Martin, Greta Katherine" w:date="2025-04-08T11:29:00Z" w16du:dateUtc="2025-04-08T15:29:00Z">
        <w:r w:rsidRPr="00E32FAA" w:rsidDel="00F411A4">
          <w:delText xml:space="preserve">then </w:delText>
        </w:r>
      </w:del>
      <w:r>
        <w:t>sum</w:t>
      </w:r>
      <w:r w:rsidR="005C2AF3">
        <w:t>med</w:t>
      </w:r>
      <w:r>
        <w:t xml:space="preserve"> </w:t>
      </w:r>
      <w:ins w:id="277" w:author="Martin, Greta Katherine" w:date="2025-04-28T15:33:00Z" w16du:dateUtc="2025-04-28T19:33:00Z">
        <w:r w:rsidR="003D06C1">
          <w:t xml:space="preserve">the product of </w:t>
        </w:r>
      </w:ins>
      <w:del w:id="278" w:author="Martin, Greta Katherine" w:date="2025-04-28T15:33:00Z" w16du:dateUtc="2025-04-28T19:33:00Z">
        <w:r w:rsidDel="003D06C1">
          <w:delText>across each 100m pixel</w:delText>
        </w:r>
        <w:r w:rsidR="005C2AF3" w:rsidDel="003D06C1">
          <w:delText xml:space="preserve"> (i)</w:delText>
        </w:r>
        <w:r w:rsidDel="003D06C1">
          <w:delText xml:space="preserve"> to </w:delText>
        </w:r>
        <w:r w:rsidRPr="00E32FAA" w:rsidDel="003D06C1">
          <w:delText>calculate the annual greenspace related mortality burden</w:delText>
        </w:r>
        <w:r w:rsidR="00200350" w:rsidDel="003D06C1">
          <w:delText xml:space="preserve"> change</w:delText>
        </w:r>
        <w:r w:rsidRPr="00E32FAA" w:rsidDel="003D06C1">
          <w:delText xml:space="preserve"> in each city (</w:delText>
        </w:r>
      </w:del>
      <m:oMath>
        <m:r>
          <w:del w:id="279" w:author="Martin, Greta Katherine" w:date="2025-04-28T15:33:00Z" w16du:dateUtc="2025-04-28T19:33:00Z">
            <w:rPr>
              <w:rFonts w:ascii="Cambria Math" w:hAnsi="Cambria Math"/>
            </w:rPr>
            <m:t>Δmortality</m:t>
          </w:del>
        </m:r>
      </m:oMath>
      <w:del w:id="280" w:author="Martin, Greta Katherine" w:date="2025-04-28T15:33:00Z" w16du:dateUtc="2025-04-28T19:33:00Z">
        <w:r w:rsidRPr="00E32FAA" w:rsidDel="003D06C1">
          <w:delText xml:space="preserve">) using </w:delText>
        </w:r>
      </w:del>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050E8">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iCs/>
        </w:rPr>
        <w:fldChar w:fldCharType="separate"/>
      </w:r>
      <w:r w:rsidR="00B050E8" w:rsidRPr="00B050E8">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ins w:id="281" w:author="Martin, Greta Katherine" w:date="2025-04-28T15:34:00Z" w16du:dateUtc="2025-04-28T19:34:00Z">
        <w:r w:rsidR="003D06C1">
          <w:t xml:space="preserve"> </w:t>
        </w:r>
        <w:r w:rsidR="003D06C1">
          <w:t>across each 100m pixel (</w:t>
        </w:r>
        <w:proofErr w:type="spellStart"/>
        <w:r w:rsidR="003D06C1">
          <w:t>i</w:t>
        </w:r>
        <w:proofErr w:type="spellEnd"/>
        <w:r w:rsidR="003D06C1">
          <w:t xml:space="preserve">) </w:t>
        </w:r>
        <w:r w:rsidR="003D06C1">
          <w:t xml:space="preserve">within the urban boundary </w:t>
        </w:r>
        <w:r w:rsidR="003D06C1">
          <w:t xml:space="preserve">to </w:t>
        </w:r>
        <w:r w:rsidR="003D06C1" w:rsidRPr="00E32FAA">
          <w:t xml:space="preserve">calculate the </w:t>
        </w:r>
        <w:r w:rsidR="003D06C1">
          <w:t xml:space="preserve">city change in </w:t>
        </w:r>
        <w:r w:rsidR="003D06C1" w:rsidRPr="00E32FAA">
          <w:t>annual greenspace related mortality (</w:t>
        </w:r>
      </w:ins>
      <m:oMath>
        <m:r>
          <w:ins w:id="282" w:author="Martin, Greta Katherine" w:date="2025-04-28T15:34:00Z" w16du:dateUtc="2025-04-28T19:34:00Z">
            <w:rPr>
              <w:rFonts w:ascii="Cambria Math" w:hAnsi="Cambria Math"/>
            </w:rPr>
            <m:t>Δmortality</m:t>
          </w:ins>
        </m:r>
      </m:oMath>
      <w:ins w:id="283" w:author="Martin, Greta Katherine" w:date="2025-04-28T15:34:00Z" w16du:dateUtc="2025-04-28T19:34:00Z">
        <w:r w:rsidR="003D06C1" w:rsidRPr="00E32FAA">
          <w:t>)</w:t>
        </w:r>
      </w:ins>
      <w:r w:rsidRPr="00E32FAA">
        <w:t>.</w:t>
      </w:r>
      <w:r>
        <w:t xml:space="preserve"> </w:t>
      </w:r>
      <w:ins w:id="284" w:author="Martin, Greta Katherine" w:date="2025-04-28T10:38:00Z" w16du:dateUtc="2025-04-28T14:38:00Z">
        <w:r w:rsidR="00C92231" w:rsidRPr="00C92231">
          <w:rPr>
            <w:color w:val="000000" w:themeColor="text1"/>
            <w:rPrChange w:id="285" w:author="Martin, Greta Katherine" w:date="2025-04-28T10:40:00Z" w16du:dateUtc="2025-04-28T14:40:00Z">
              <w:rPr>
                <w:color w:val="156082" w:themeColor="accent1"/>
              </w:rPr>
            </w:rPrChange>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ins>
      <w:r w:rsidR="00C92231" w:rsidRPr="00C92231">
        <w:rPr>
          <w:color w:val="000000" w:themeColor="text1"/>
          <w:rPrChange w:id="286" w:author="Martin, Greta Katherine" w:date="2025-04-28T10:40:00Z" w16du:dateUtc="2025-04-28T14:40:00Z">
            <w:rPr>
              <w:color w:val="156082" w:themeColor="accent1"/>
            </w:rPr>
          </w:rPrChange>
        </w:rPr>
        <w:fldChar w:fldCharType="begin"/>
      </w:r>
      <w:r w:rsidR="00C92231" w:rsidRPr="00C92231">
        <w:rPr>
          <w:color w:val="000000" w:themeColor="text1"/>
          <w:rPrChange w:id="287" w:author="Martin, Greta Katherine" w:date="2025-04-28T10:40:00Z" w16du:dateUtc="2025-04-28T14:40:00Z">
            <w:rPr>
              <w:color w:val="156082" w:themeColor="accent1"/>
            </w:rPr>
          </w:rPrChange>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C92231">
        <w:rPr>
          <w:color w:val="000000" w:themeColor="text1"/>
          <w:rPrChange w:id="288"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89" w:author="Martin, Greta Katherine" w:date="2025-04-28T10:40:00Z" w16du:dateUtc="2025-04-28T14:40:00Z">
            <w:rPr>
              <w:color w:val="008080"/>
              <w:vertAlign w:val="superscript"/>
            </w:rPr>
          </w:rPrChange>
        </w:rPr>
        <w:t>6</w:t>
      </w:r>
      <w:r w:rsidR="00C92231" w:rsidRPr="00C92231">
        <w:rPr>
          <w:color w:val="000000" w:themeColor="text1"/>
          <w:rPrChange w:id="290" w:author="Martin, Greta Katherine" w:date="2025-04-28T10:40:00Z" w16du:dateUtc="2025-04-28T14:40:00Z">
            <w:rPr>
              <w:color w:val="156082" w:themeColor="accent1"/>
            </w:rPr>
          </w:rPrChange>
        </w:rPr>
        <w:fldChar w:fldCharType="end"/>
      </w:r>
      <w:ins w:id="291" w:author="Martin, Greta Katherine" w:date="2025-04-28T10:38:00Z" w16du:dateUtc="2025-04-28T14:38:00Z">
        <w:r w:rsidR="00C92231" w:rsidRPr="00C92231">
          <w:rPr>
            <w:color w:val="000000" w:themeColor="text1"/>
            <w:rPrChange w:id="292" w:author="Martin, Greta Katherine" w:date="2025-04-28T10:40:00Z" w16du:dateUtc="2025-04-28T14:40:00Z">
              <w:rPr>
                <w:color w:val="156082" w:themeColor="accent1"/>
              </w:rPr>
            </w:rPrChange>
          </w:rPr>
          <w:t xml:space="preserve"> and increased physical activity among children and adolescents</w:t>
        </w:r>
      </w:ins>
      <w:r w:rsidR="00C92231" w:rsidRPr="00C92231">
        <w:rPr>
          <w:color w:val="000000" w:themeColor="text1"/>
          <w:rPrChange w:id="293" w:author="Martin, Greta Katherine" w:date="2025-04-28T10:40:00Z" w16du:dateUtc="2025-04-28T14:40:00Z">
            <w:rPr>
              <w:color w:val="156082" w:themeColor="accent1"/>
            </w:rPr>
          </w:rPrChange>
        </w:rPr>
        <w:fldChar w:fldCharType="begin"/>
      </w:r>
      <w:r w:rsidR="00C92231" w:rsidRPr="00C92231">
        <w:rPr>
          <w:color w:val="000000" w:themeColor="text1"/>
          <w:rPrChange w:id="294" w:author="Martin, Greta Katherine" w:date="2025-04-28T10:40:00Z" w16du:dateUtc="2025-04-28T14:40:00Z">
            <w:rPr>
              <w:color w:val="156082" w:themeColor="accent1"/>
            </w:rPr>
          </w:rPrChange>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C92231">
        <w:rPr>
          <w:color w:val="000000" w:themeColor="text1"/>
          <w:rPrChange w:id="295"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96" w:author="Martin, Greta Katherine" w:date="2025-04-28T10:40:00Z" w16du:dateUtc="2025-04-28T14:40:00Z">
            <w:rPr>
              <w:color w:val="008080"/>
              <w:vertAlign w:val="superscript"/>
            </w:rPr>
          </w:rPrChange>
        </w:rPr>
        <w:t>36</w:t>
      </w:r>
      <w:r w:rsidR="00C92231" w:rsidRPr="00C92231">
        <w:rPr>
          <w:color w:val="000000" w:themeColor="text1"/>
          <w:rPrChange w:id="297" w:author="Martin, Greta Katherine" w:date="2025-04-28T10:40:00Z" w16du:dateUtc="2025-04-28T14:40:00Z">
            <w:rPr>
              <w:color w:val="156082" w:themeColor="accent1"/>
            </w:rPr>
          </w:rPrChange>
        </w:rPr>
        <w:fldChar w:fldCharType="end"/>
      </w:r>
      <w:ins w:id="298" w:author="Martin, Greta Katherine" w:date="2025-04-28T10:38:00Z" w16du:dateUtc="2025-04-28T14:38:00Z">
        <w:r w:rsidR="00C92231" w:rsidRPr="00C92231">
          <w:rPr>
            <w:color w:val="000000" w:themeColor="text1"/>
            <w:rPrChange w:id="299" w:author="Martin, Greta Katherine" w:date="2025-04-28T10:40:00Z" w16du:dateUtc="2025-04-28T14:40:00Z">
              <w:rPr>
                <w:color w:val="156082" w:themeColor="accent1"/>
              </w:rPr>
            </w:rPrChange>
          </w:rPr>
          <w:t>, and a large national study found that higher NDVI was associated with decreased risk of infant and under-5 mortality</w:t>
        </w:r>
      </w:ins>
      <w:ins w:id="300" w:author="Martin, Greta Katherine" w:date="2025-04-28T10:40:00Z" w16du:dateUtc="2025-04-28T14:40:00Z">
        <w:r w:rsidR="00C92231" w:rsidRPr="00C92231">
          <w:rPr>
            <w:color w:val="000000" w:themeColor="text1"/>
            <w:rPrChange w:id="301" w:author="Martin, Greta Katherine" w:date="2025-04-28T10:40:00Z" w16du:dateUtc="2025-04-28T14:40:00Z">
              <w:rPr>
                <w:color w:val="156082" w:themeColor="accent1"/>
              </w:rPr>
            </w:rPrChange>
          </w:rPr>
          <w:t>.</w:t>
        </w:r>
      </w:ins>
      <w:r w:rsidR="00C92231" w:rsidRPr="00C92231">
        <w:rPr>
          <w:color w:val="000000" w:themeColor="text1"/>
          <w:rPrChange w:id="302" w:author="Martin, Greta Katherine" w:date="2025-04-28T10:40:00Z" w16du:dateUtc="2025-04-28T14:40:00Z">
            <w:rPr>
              <w:color w:val="156082" w:themeColor="accent1"/>
            </w:rPr>
          </w:rPrChange>
        </w:rPr>
        <w:fldChar w:fldCharType="begin"/>
      </w:r>
      <w:r w:rsidR="00C92231" w:rsidRPr="00C92231">
        <w:rPr>
          <w:color w:val="000000" w:themeColor="text1"/>
          <w:rPrChange w:id="303" w:author="Martin, Greta Katherine" w:date="2025-04-28T10:40:00Z" w16du:dateUtc="2025-04-28T14:40:00Z">
            <w:rPr>
              <w:color w:val="156082" w:themeColor="accent1"/>
            </w:rPr>
          </w:rPrChange>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C92231">
        <w:rPr>
          <w:color w:val="000000" w:themeColor="text1"/>
          <w:rPrChange w:id="304"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305" w:author="Martin, Greta Katherine" w:date="2025-04-28T10:40:00Z" w16du:dateUtc="2025-04-28T14:40:00Z">
            <w:rPr>
              <w:color w:val="008080"/>
              <w:vertAlign w:val="superscript"/>
            </w:rPr>
          </w:rPrChange>
        </w:rPr>
        <w:t>37</w:t>
      </w:r>
      <w:r w:rsidR="00C92231" w:rsidRPr="00C92231">
        <w:rPr>
          <w:color w:val="000000" w:themeColor="text1"/>
          <w:rPrChange w:id="306" w:author="Martin, Greta Katherine" w:date="2025-04-28T10:40:00Z" w16du:dateUtc="2025-04-28T14:40:00Z">
            <w:rPr>
              <w:color w:val="156082" w:themeColor="accent1"/>
            </w:rPr>
          </w:rPrChange>
        </w:rPr>
        <w:fldChar w:fldCharType="end"/>
      </w:r>
    </w:p>
    <w:p w14:paraId="3DDDFDB0" w14:textId="3D7453C5" w:rsidR="005A1DF9" w:rsidRDefault="00E32FAA" w:rsidP="00E32FAA">
      <w:pPr>
        <w:pStyle w:val="NormalWeb"/>
        <w:spacing w:before="240" w:beforeAutospacing="0" w:after="240" w:afterAutospacing="0"/>
        <w:jc w:val="center"/>
        <w:rPr>
          <w:ins w:id="307"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308" w:author="Martin, Greta Katherine" w:date="2025-04-08T11:29:00Z" w16du:dateUtc="2025-04-08T15:29:00Z">
        <w:r w:rsidR="00F411A4">
          <w:rPr>
            <w:color w:val="000000" w:themeColor="text1"/>
            <w:shd w:val="clear" w:color="auto" w:fill="FFFFFF"/>
          </w:rPr>
          <w:t>.</w:t>
        </w:r>
      </w:ins>
      <w:del w:id="309"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310" w:author="Martin, Greta Katherine" w:date="2025-04-08T11:30:00Z" w16du:dateUtc="2025-04-08T15:30:00Z"/>
          <w:color w:val="000000" w:themeColor="text1"/>
          <w:shd w:val="clear" w:color="auto" w:fill="FFFFFF"/>
        </w:rPr>
        <w:pPrChange w:id="311"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49AF0FF8" w:rsidR="00083DB1" w:rsidRDefault="000C6A15" w:rsidP="00551D54">
      <w:pPr>
        <w:rPr>
          <w:ins w:id="312" w:author="Martin, Greta Katherine" w:date="2025-04-25T08:59:00Z" w16du:dateUtc="2025-04-25T12:59:00Z"/>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del w:id="313" w:author="Martin, Greta Katherine" w:date="2025-04-25T08:59:00Z" w16du:dateUtc="2025-04-25T12:59:00Z">
        <w:r w:rsidR="004F1B5A" w:rsidDel="00222625">
          <w:rPr>
            <w:noProof/>
          </w:rPr>
          <w:drawing>
            <wp:anchor distT="0" distB="0" distL="114300" distR="114300" simplePos="0" relativeHeight="251676672" behindDoc="1" locked="0" layoutInCell="1" allowOverlap="1" wp14:anchorId="2E75DBF4" wp14:editId="5C04688C">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del>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314"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15"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2"/>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ins w:id="316" w:author="Martin, Greta Katherine" w:date="2025-04-16T09:31:00Z" w16du:dateUtc="2025-04-16T13:31:00Z">
        <w:r w:rsidR="00FF19E2">
          <w:t>There</w:t>
        </w:r>
      </w:ins>
      <w:ins w:id="317" w:author="Martin, Greta Katherine" w:date="2025-04-16T09:32:00Z" w16du:dateUtc="2025-04-16T13:32:00Z">
        <w:r w:rsidR="00FF19E2">
          <w:t xml:space="preserve"> were many outlier cities </w:t>
        </w:r>
      </w:ins>
      <w:ins w:id="318" w:author="Martin, Greta Katherine" w:date="2025-04-16T09:33:00Z" w16du:dateUtc="2025-04-16T13:33:00Z">
        <w:r w:rsidR="00FF19E2">
          <w:t>across several regions. F</w:t>
        </w:r>
      </w:ins>
      <w:ins w:id="319" w:author="Martin, Greta Katherine" w:date="2025-04-28T10:43:00Z" w16du:dateUtc="2025-04-28T14:43:00Z">
        <w:r w:rsidR="00284BC1">
          <w:t>or example, f</w:t>
        </w:r>
      </w:ins>
      <w:ins w:id="320" w:author="Martin, Greta Katherine" w:date="2025-04-16T09:36:00Z" w16du:dateUtc="2025-04-16T13:36:00Z">
        <w:r w:rsidR="00FF19E2">
          <w:t>ive</w:t>
        </w:r>
      </w:ins>
      <w:ins w:id="321" w:author="Martin, Greta Katherine" w:date="2025-04-16T09:33:00Z" w16du:dateUtc="2025-04-16T13:33:00Z">
        <w:r w:rsidR="00FF19E2">
          <w:t xml:space="preserve"> Venezuelan cities: Barcelona, Maturin, Barquisimeto, Mar</w:t>
        </w:r>
      </w:ins>
      <w:ins w:id="322" w:author="Martin, Greta Katherine" w:date="2025-04-16T09:34:00Z" w16du:dateUtc="2025-04-16T13:34:00Z">
        <w:r w:rsidR="00FF19E2">
          <w:t>a</w:t>
        </w:r>
      </w:ins>
      <w:ins w:id="323" w:author="Martin, Greta Katherine" w:date="2025-04-16T09:33:00Z" w16du:dateUtc="2025-04-16T13:33:00Z">
        <w:r w:rsidR="00FF19E2">
          <w:t>cay</w:t>
        </w:r>
      </w:ins>
      <w:ins w:id="324" w:author="Martin, Greta Katherine" w:date="2025-04-16T09:34:00Z" w16du:dateUtc="2025-04-16T13:34:00Z">
        <w:r w:rsidR="00FF19E2">
          <w:t>, and Valencia had increases in NDVI across the two periods despite a general decline in urban greenspace acro</w:t>
        </w:r>
      </w:ins>
      <w:ins w:id="325" w:author="Martin, Greta Katherine" w:date="2025-04-16T09:35:00Z" w16du:dateUtc="2025-04-16T13:35:00Z">
        <w:r w:rsidR="00FF19E2">
          <w:t>ss Latin America</w:t>
        </w:r>
      </w:ins>
      <w:ins w:id="326" w:author="Martin, Greta Katherine" w:date="2025-04-16T09:36:00Z" w16du:dateUtc="2025-04-16T13:36:00Z">
        <w:r w:rsidR="00FF19E2">
          <w:t xml:space="preserve"> and the Caribbean</w:t>
        </w:r>
      </w:ins>
      <w:ins w:id="327" w:author="Martin, Greta Katherine" w:date="2025-04-16T09:35:00Z" w16du:dateUtc="2025-04-16T13:35:00Z">
        <w:r w:rsidR="00FF19E2">
          <w:t>.</w:t>
        </w:r>
      </w:ins>
      <w:ins w:id="328" w:author="Martin, Greta Katherine" w:date="2025-04-16T09:34:00Z" w16du:dateUtc="2025-04-16T13:34:00Z">
        <w:r w:rsidR="00FF19E2">
          <w:t xml:space="preserve"> </w:t>
        </w:r>
      </w:ins>
      <w:proofErr w:type="spellStart"/>
      <w:ins w:id="329" w:author="Martin, Greta Katherine" w:date="2025-04-16T09:35:00Z" w16du:dateUtc="2025-04-16T13:35:00Z">
        <w:r w:rsidR="00FF19E2">
          <w:t>Buram</w:t>
        </w:r>
        <w:proofErr w:type="spellEnd"/>
        <w:r w:rsidR="00FF19E2">
          <w:t>, Sudan</w:t>
        </w:r>
      </w:ins>
      <w:ins w:id="330" w:author="Martin, Greta Katherine" w:date="2025-04-28T10:44:00Z" w16du:dateUtc="2025-04-28T14:44:00Z">
        <w:r w:rsidR="00284BC1">
          <w:t xml:space="preserve"> in Northern Africa</w:t>
        </w:r>
      </w:ins>
      <w:ins w:id="331" w:author="Martin, Greta Katherine" w:date="2025-04-16T09:35:00Z" w16du:dateUtc="2025-04-16T13:35:00Z">
        <w:r w:rsidR="00FF19E2">
          <w:t xml:space="preserve"> and Gonda, India </w:t>
        </w:r>
      </w:ins>
      <w:ins w:id="332" w:author="Martin, Greta Katherine" w:date="2025-04-28T10:44:00Z" w16du:dateUtc="2025-04-28T14:44:00Z">
        <w:r w:rsidR="00284BC1">
          <w:t xml:space="preserve">in Southern Asia </w:t>
        </w:r>
      </w:ins>
      <w:ins w:id="333" w:author="Martin, Greta Katherine" w:date="2025-04-16T09:35:00Z" w16du:dateUtc="2025-04-16T13:35:00Z">
        <w:r w:rsidR="00FF19E2">
          <w:t>were also positive greenspace outliers</w:t>
        </w:r>
      </w:ins>
      <w:ins w:id="334" w:author="Martin, Greta Katherine" w:date="2025-04-16T09:36:00Z" w16du:dateUtc="2025-04-16T13:36:00Z">
        <w:r w:rsidR="00FF19E2">
          <w:t xml:space="preserve">. </w:t>
        </w:r>
      </w:ins>
      <w:ins w:id="335" w:author="Martin, Greta Katherine" w:date="2025-04-16T09:38:00Z" w16du:dateUtc="2025-04-16T13:38:00Z">
        <w:r w:rsidR="00C63335">
          <w:t xml:space="preserve">In contrast, many cities were negative </w:t>
        </w:r>
      </w:ins>
      <w:ins w:id="336" w:author="Martin, Greta Katherine" w:date="2025-04-16T09:43:00Z" w16du:dateUtc="2025-04-16T13:43:00Z">
        <w:r w:rsidR="008B7742">
          <w:t xml:space="preserve">greenspace </w:t>
        </w:r>
      </w:ins>
      <w:ins w:id="337" w:author="Martin, Greta Katherine" w:date="2025-04-16T09:38:00Z" w16du:dateUtc="2025-04-16T13:38:00Z">
        <w:r w:rsidR="00C63335">
          <w:t>outliers</w:t>
        </w:r>
      </w:ins>
      <w:ins w:id="338" w:author="Martin, Greta Katherine" w:date="2025-04-16T09:43:00Z" w16du:dateUtc="2025-04-16T13:43:00Z">
        <w:r w:rsidR="008B7742">
          <w:t xml:space="preserve"> in their regions</w:t>
        </w:r>
      </w:ins>
      <w:ins w:id="339" w:author="Martin, Greta Katherine" w:date="2025-04-16T09:38:00Z" w16du:dateUtc="2025-04-16T13:38:00Z">
        <w:r w:rsidR="00C63335">
          <w:t xml:space="preserve"> including </w:t>
        </w:r>
      </w:ins>
      <w:ins w:id="340" w:author="Martin, Greta Katherine" w:date="2025-04-16T09:39:00Z" w16du:dateUtc="2025-04-16T13:39:00Z">
        <w:r w:rsidR="00C63335">
          <w:t xml:space="preserve">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Macedonia; and Dortmund and Wuppertal, Germany</w:t>
        </w:r>
      </w:ins>
      <w:ins w:id="341" w:author="Martin, Greta Katherine" w:date="2025-04-16T09:40:00Z" w16du:dateUtc="2025-04-16T13:40:00Z">
        <w:r w:rsidR="00C63335">
          <w:t xml:space="preserve">. </w:t>
        </w:r>
      </w:ins>
      <w:ins w:id="342" w:author="Martin, Greta Katherine" w:date="2025-04-16T09:44:00Z" w16du:dateUtc="2025-04-16T13:44:00Z">
        <w:r w:rsidR="008B7742">
          <w:t>There is likely a mix of</w:t>
        </w:r>
      </w:ins>
      <w:ins w:id="343" w:author="Martin, Greta Katherine" w:date="2025-04-16T09:43:00Z" w16du:dateUtc="2025-04-16T13:43:00Z">
        <w:r w:rsidR="008B7742">
          <w:t xml:space="preserve"> driving </w:t>
        </w:r>
      </w:ins>
      <w:ins w:id="344" w:author="Martin, Greta Katherine" w:date="2025-04-16T09:44:00Z" w16du:dateUtc="2025-04-16T13:44:00Z">
        <w:r w:rsidR="008B7742">
          <w:t xml:space="preserve">factors contributing to each of these cities’ greenspace changes. </w:t>
        </w:r>
      </w:ins>
      <w:ins w:id="345" w:author="Martin, Greta Katherine" w:date="2025-04-16T09:40:00Z" w16du:dateUtc="2025-04-16T13:40:00Z">
        <w:r w:rsidR="008B7742">
          <w:t xml:space="preserve">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w:t>
        </w:r>
      </w:ins>
      <w:ins w:id="346" w:author="Martin, Greta Katherine" w:date="2025-04-16T09:41:00Z" w16du:dateUtc="2025-04-16T13:41:00Z">
        <w:r w:rsidR="008B7742">
          <w:t>ay be contributing to their decline in greenspaces.</w:t>
        </w:r>
      </w:ins>
      <w:ins w:id="347" w:author="Martin, Greta Katherine" w:date="2025-04-16T09:45:00Z" w16du:dateUtc="2025-04-16T13:45:00Z">
        <w:r w:rsidR="008B7742">
          <w:t xml:space="preserve"> Other cities situated near one another such as the five cities of northern Ve</w:t>
        </w:r>
      </w:ins>
      <w:ins w:id="348" w:author="Martin, Greta Katherine" w:date="2025-04-16T09:46:00Z" w16du:dateUtc="2025-04-16T13:46:00Z">
        <w:r w:rsidR="008B7742">
          <w:t xml:space="preserve">nezuela and the two German cities likely have experienced similar </w:t>
        </w:r>
        <w:proofErr w:type="gramStart"/>
        <w:r w:rsidR="008B7742">
          <w:t>temperature</w:t>
        </w:r>
        <w:proofErr w:type="gramEnd"/>
        <w:r w:rsidR="008B7742">
          <w:t xml:space="preserve"> and rainfall changes due to weather and climate change. </w:t>
        </w:r>
      </w:ins>
      <w:ins w:id="349" w:author="Martin, Greta Katherine" w:date="2025-04-16T09:41:00Z" w16du:dateUtc="2025-04-16T13:41:00Z">
        <w:r w:rsidR="008B7742">
          <w:t xml:space="preserve"> </w:t>
        </w:r>
      </w:ins>
    </w:p>
    <w:p w14:paraId="083DCD71" w14:textId="191B9FF3" w:rsidR="00CB3595" w:rsidRDefault="007B67DD" w:rsidP="003771C7">
      <w:del w:id="350"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01DDE3BD">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53D3DD4E" w:rsidR="007C73A9" w:rsidRDefault="00FF19E2" w:rsidP="00551D54">
      <w:ins w:id="351"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352" w:author="Martin, Greta Katherine" w:date="2025-04-09T22:11:00Z" w16du:dateUtc="2025-04-10T02:11:00Z"/>
          <w:b/>
          <w:bCs/>
          <w:i/>
          <w:iCs/>
        </w:rPr>
      </w:pPr>
    </w:p>
    <w:p w14:paraId="69AB887B" w14:textId="77777777" w:rsidR="00EC455B" w:rsidRDefault="00EC455B" w:rsidP="00551D54">
      <w:pPr>
        <w:rPr>
          <w:ins w:id="353" w:author="Martin, Greta Katherine" w:date="2025-04-16T09:46:00Z" w16du:dateUtc="2025-04-16T13:46:00Z"/>
          <w:b/>
          <w:bCs/>
          <w:i/>
          <w:iCs/>
        </w:rPr>
      </w:pPr>
    </w:p>
    <w:p w14:paraId="4FA2757B" w14:textId="77777777" w:rsidR="00EC455B" w:rsidRDefault="00EC455B" w:rsidP="00551D54">
      <w:pPr>
        <w:rPr>
          <w:ins w:id="354" w:author="Martin, Greta Katherine" w:date="2025-04-16T09:46:00Z" w16du:dateUtc="2025-04-16T13:46:00Z"/>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355" w:author="Martin, Greta Katherine" w:date="2025-03-27T12:46:00Z" w16du:dateUtc="2025-03-27T16:46:00Z">
        <w:r w:rsidR="00620701">
          <w:rPr>
            <w:i/>
            <w:iCs/>
          </w:rPr>
          <w:t>Each dot represents a city, colored by g</w:t>
        </w:r>
      </w:ins>
      <w:ins w:id="356" w:author="Martin, Greta Katherine" w:date="2025-03-27T12:47:00Z" w16du:dateUtc="2025-03-27T16:47:00Z">
        <w:r w:rsidR="00620701">
          <w:rPr>
            <w:i/>
            <w:iCs/>
          </w:rPr>
          <w:t>eographic region.</w:t>
        </w:r>
      </w:ins>
      <w:ins w:id="357"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B37CA4C" w:rsidR="00346FF4" w:rsidRDefault="00D33D88" w:rsidP="00551D54">
      <w:pPr>
        <w:rPr>
          <w:i/>
          <w:iCs/>
        </w:rPr>
      </w:pPr>
      <w:ins w:id="358" w:author="Martin, Greta Katherine" w:date="2025-04-09T22:13:00Z" w16du:dateUtc="2025-04-10T02:13:00Z">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59" w:author="Martin, Greta Katherine" w:date="2025-04-09T22:13:00Z" w16du:dateUtc="2025-04-10T02:13:00Z">
        <w:r w:rsidR="00C73599"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6"/>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35F662E1" w14:textId="2DB23D80" w:rsidR="007E27F5" w:rsidDel="00D33D88" w:rsidRDefault="007E27F5" w:rsidP="00551D54">
      <w:pPr>
        <w:rPr>
          <w:del w:id="360" w:author="Martin, Greta Katherine" w:date="2025-04-16T09:47:00Z" w16du:dateUtc="2025-04-16T13:47:00Z"/>
          <w:i/>
          <w:iCs/>
        </w:rPr>
      </w:pPr>
    </w:p>
    <w:p w14:paraId="23DD9FD3" w14:textId="46243B5C" w:rsidR="00C73599" w:rsidDel="00D33D88" w:rsidRDefault="00C73599" w:rsidP="007E27F5">
      <w:pPr>
        <w:rPr>
          <w:del w:id="361" w:author="Martin, Greta Katherine" w:date="2025-04-16T09:47:00Z" w16du:dateUtc="2025-04-16T13:47:00Z"/>
          <w:b/>
          <w:bCs/>
          <w:i/>
          <w:iCs/>
        </w:rPr>
      </w:pPr>
    </w:p>
    <w:p w14:paraId="43CFC046" w14:textId="299DE188" w:rsidR="00C73599" w:rsidDel="00D33D88" w:rsidRDefault="00C73599" w:rsidP="007E27F5">
      <w:pPr>
        <w:rPr>
          <w:del w:id="362" w:author="Martin, Greta Katherine" w:date="2025-04-16T09:47:00Z" w16du:dateUtc="2025-04-16T13:47:00Z"/>
          <w:b/>
          <w:bCs/>
          <w:i/>
          <w:iCs/>
        </w:rPr>
      </w:pPr>
    </w:p>
    <w:p w14:paraId="0A1FCBF9" w14:textId="0479FDE4" w:rsidR="00C73599" w:rsidDel="00D33D88" w:rsidRDefault="00C73599" w:rsidP="007E27F5">
      <w:pPr>
        <w:rPr>
          <w:del w:id="363" w:author="Martin, Greta Katherine" w:date="2025-04-16T09:47:00Z" w16du:dateUtc="2025-04-16T13:47:00Z"/>
          <w:b/>
          <w:bCs/>
          <w:i/>
          <w:iCs/>
        </w:rPr>
      </w:pPr>
    </w:p>
    <w:p w14:paraId="60562822" w14:textId="6077BCE3" w:rsidR="00C73599" w:rsidDel="00D33D88" w:rsidRDefault="00C73599" w:rsidP="007E27F5">
      <w:pPr>
        <w:rPr>
          <w:del w:id="364" w:author="Martin, Greta Katherine" w:date="2025-04-16T09:47:00Z" w16du:dateUtc="2025-04-16T13:47:00Z"/>
          <w:b/>
          <w:bCs/>
          <w:i/>
          <w:iCs/>
        </w:rPr>
      </w:pPr>
    </w:p>
    <w:p w14:paraId="03EDE3AF" w14:textId="02B16CB9" w:rsidR="00C73599" w:rsidDel="00D33D88" w:rsidRDefault="00C73599" w:rsidP="007E27F5">
      <w:pPr>
        <w:rPr>
          <w:del w:id="365" w:author="Martin, Greta Katherine" w:date="2025-04-16T09:47:00Z" w16du:dateUtc="2025-04-16T13:47:00Z"/>
          <w:b/>
          <w:bCs/>
          <w:i/>
          <w:iCs/>
        </w:rPr>
      </w:pPr>
    </w:p>
    <w:p w14:paraId="0B9FC161" w14:textId="2D30791D" w:rsidR="00C73599" w:rsidDel="00D33D88" w:rsidRDefault="00C73599" w:rsidP="007E27F5">
      <w:pPr>
        <w:rPr>
          <w:del w:id="366" w:author="Martin, Greta Katherine" w:date="2025-04-16T09:47:00Z" w16du:dateUtc="2025-04-16T13:47:00Z"/>
          <w:b/>
          <w:bCs/>
          <w:i/>
          <w:iCs/>
        </w:rPr>
      </w:pPr>
    </w:p>
    <w:p w14:paraId="1ED882ED" w14:textId="2BBCD078" w:rsidR="00C73599" w:rsidDel="00D33D88" w:rsidRDefault="00C73599" w:rsidP="007E27F5">
      <w:pPr>
        <w:rPr>
          <w:del w:id="367" w:author="Martin, Greta Katherine" w:date="2025-04-16T09:47:00Z" w16du:dateUtc="2025-04-16T13:47: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68"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431D3DA9"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69" w:author="Martin, Greta Katherine" w:date="2025-04-09T15:34:00Z" w16du:dateUtc="2025-04-09T19:34:00Z">
        <w:r w:rsidR="005F0ECE">
          <w:t>, with fewer associated deaths in areas that experience</w:t>
        </w:r>
      </w:ins>
      <w:ins w:id="370" w:author="Martin, Greta Katherine" w:date="2025-04-28T15:49:00Z" w16du:dateUtc="2025-04-28T19:49:00Z">
        <w:r w:rsidR="00165473">
          <w:t>d</w:t>
        </w:r>
      </w:ins>
      <w:ins w:id="371" w:author="Martin, Greta Katherine" w:date="2025-04-09T15:34:00Z" w16du:dateUtc="2025-04-09T19:34:00Z">
        <w:r w:rsidR="005F0ECE">
          <w:t xml:space="preserve"> increases in NDVI across the time periods and more associated deaths in areas where NDVI decreased</w:t>
        </w:r>
      </w:ins>
      <w:r w:rsidR="00BE60DF">
        <w:t xml:space="preserve"> (Fig. 5A)</w:t>
      </w:r>
      <w:r>
        <w:t xml:space="preserve">. </w:t>
      </w:r>
      <w:ins w:id="372" w:author="Martin, Greta Katherine" w:date="2025-04-09T15:36:00Z" w16du:dateUtc="2025-04-09T19:36:00Z">
        <w:r w:rsidR="005F0ECE">
          <w:t>The</w:t>
        </w:r>
      </w:ins>
      <w:ins w:id="373" w:author="Martin, Greta Katherine" w:date="2025-04-09T15:35:00Z" w16du:dateUtc="2025-04-09T19:35:00Z">
        <w:r w:rsidR="005F0ECE">
          <w:t xml:space="preserve"> range in </w:t>
        </w:r>
      </w:ins>
      <w:ins w:id="374" w:author="Martin, Greta Katherine" w:date="2025-04-09T15:36:00Z" w16du:dateUtc="2025-04-09T19:36:00Z">
        <w:r w:rsidR="005F0ECE">
          <w:t xml:space="preserve">associated </w:t>
        </w:r>
      </w:ins>
      <w:ins w:id="375" w:author="Martin, Greta Katherine" w:date="2025-04-09T15:35:00Z" w16du:dateUtc="2025-04-09T19:35:00Z">
        <w:r w:rsidR="005F0ECE">
          <w:t xml:space="preserve">mortality </w:t>
        </w:r>
      </w:ins>
      <w:ins w:id="376" w:author="Martin, Greta Katherine" w:date="2025-04-09T15:36:00Z" w16du:dateUtc="2025-04-09T19:36:00Z">
        <w:r w:rsidR="005F0ECE">
          <w:t xml:space="preserve">from greenspace changes </w:t>
        </w:r>
      </w:ins>
      <w:ins w:id="377" w:author="Martin, Greta Katherine" w:date="2025-04-09T15:35:00Z" w16du:dateUtc="2025-04-09T19:35:00Z">
        <w:r w:rsidR="005F0ECE">
          <w:t xml:space="preserve">spanned fewer to more deaths, reflecting that </w:t>
        </w:r>
      </w:ins>
      <w:ins w:id="378" w:author="Martin, Greta Katherine" w:date="2025-04-09T15:36:00Z" w16du:dateUtc="2025-04-09T19:36:00Z">
        <w:r w:rsidR="005F0ECE">
          <w:t xml:space="preserve">there were cities across all regions that </w:t>
        </w:r>
      </w:ins>
      <w:ins w:id="379" w:author="Martin, Greta Katherine" w:date="2025-04-09T15:37:00Z" w16du:dateUtc="2025-04-09T19:37:00Z">
        <w:r w:rsidR="005F0ECE">
          <w:t xml:space="preserve">experienced </w:t>
        </w:r>
      </w:ins>
      <w:ins w:id="380" w:author="Martin, Greta Katherine" w:date="2025-04-09T15:36:00Z" w16du:dateUtc="2025-04-09T19:36:00Z">
        <w:r w:rsidR="005F0ECE">
          <w:t xml:space="preserve">both </w:t>
        </w:r>
      </w:ins>
      <w:ins w:id="381" w:author="Martin, Greta Katherine" w:date="2025-04-09T15:37:00Z" w16du:dateUtc="2025-04-09T19:37:00Z">
        <w:r w:rsidR="005F0ECE">
          <w:t>increases and decreases in NDVI.</w:t>
        </w:r>
      </w:ins>
      <w:ins w:id="382" w:author="Martin, Greta Katherine" w:date="2025-04-09T15:36:00Z" w16du:dateUtc="2025-04-09T19:36:00Z">
        <w:r w:rsidR="005F0ECE">
          <w:t xml:space="preserve"> </w:t>
        </w:r>
      </w:ins>
      <w:r>
        <w:t xml:space="preserve">Changes in associated deaths closely mirrored trends in NDVI, with the largest </w:t>
      </w:r>
      <w:ins w:id="383" w:author="Martin, Greta Katherine" w:date="2025-04-09T20:26:00Z" w16du:dateUtc="2025-04-10T00:26:00Z">
        <w:r w:rsidR="00085466">
          <w:t xml:space="preserve">median </w:t>
        </w:r>
      </w:ins>
      <w:r>
        <w:t xml:space="preserve">reductions in Eastern Asia. </w:t>
      </w:r>
      <w:ins w:id="384" w:author="Martin, Greta Katherine" w:date="2025-04-28T15:59:00Z" w16du:dateUtc="2025-04-28T19:59:00Z">
        <w:r w:rsidR="00780EEA">
          <w:t xml:space="preserve">Due to several city outliers with large increases in urban greenspace, </w:t>
        </w:r>
      </w:ins>
      <w:ins w:id="385" w:author="Martin, Greta Katherine" w:date="2025-04-09T20:26:00Z" w16du:dateUtc="2025-04-10T00:26:00Z">
        <w:r w:rsidR="00085466">
          <w:t>Eastern Europe had the largest mean reductions in deaths</w:t>
        </w:r>
      </w:ins>
      <w:ins w:id="386" w:author="Martin, Greta Katherine" w:date="2025-04-09T20:28:00Z" w16du:dateUtc="2025-04-10T00:28:00Z">
        <w:r w:rsidR="00085466">
          <w:t>, with an estimated average of 7.05 (95%</w:t>
        </w:r>
      </w:ins>
      <w:ins w:id="387" w:author="Martin, Greta Katherine" w:date="2025-04-28T15:59:00Z" w16du:dateUtc="2025-04-28T19:59:00Z">
        <w:r w:rsidR="00616FAE">
          <w:t xml:space="preserve"> </w:t>
        </w:r>
      </w:ins>
      <w:ins w:id="388" w:author="Martin, Greta Katherine" w:date="2025-04-09T20:28:00Z" w16du:dateUtc="2025-04-10T00:28:00Z">
        <w:r w:rsidR="00085466">
          <w:t>CI: 5.14, 11.00) avoided deaths per 100,000</w:t>
        </w:r>
      </w:ins>
      <w:ins w:id="389" w:author="Martin, Greta Katherine" w:date="2025-04-09T20:27:00Z" w16du:dateUtc="2025-04-10T00:27:00Z">
        <w:r w:rsidR="00085466">
          <w:t xml:space="preserve">.  </w:t>
        </w:r>
      </w:ins>
      <w:r>
        <w:t xml:space="preserve">Eastern Asia had a </w:t>
      </w:r>
      <w:del w:id="390" w:author="Martin, Greta Katherine" w:date="2025-04-09T20:16:00Z" w16du:dateUtc="2025-04-10T00:16:00Z">
        <w:r w:rsidDel="00B75AD6">
          <w:delText xml:space="preserve">median </w:delText>
        </w:r>
      </w:del>
      <w:ins w:id="391" w:author="Martin, Greta Katherine" w:date="2025-04-09T20:16:00Z" w16du:dateUtc="2025-04-10T00:16:00Z">
        <w:r w:rsidR="00B75AD6">
          <w:t xml:space="preserve">mean </w:t>
        </w:r>
      </w:ins>
      <w:r>
        <w:t xml:space="preserve">reduction of </w:t>
      </w:r>
      <w:r w:rsidR="00DD7A8E">
        <w:t>4.</w:t>
      </w:r>
      <w:ins w:id="392" w:author="Martin, Greta Katherine" w:date="2025-04-09T20:16:00Z" w16du:dateUtc="2025-04-10T00:16:00Z">
        <w:r w:rsidR="00B75AD6">
          <w:t>18</w:t>
        </w:r>
      </w:ins>
      <w:del w:id="393" w:author="Martin, Greta Katherine" w:date="2025-04-09T20:16:00Z" w16du:dateUtc="2025-04-10T00:16:00Z">
        <w:r w:rsidR="00DD7A8E" w:rsidDel="00B75AD6">
          <w:delText>72</w:delText>
        </w:r>
      </w:del>
      <w:r w:rsidR="00DD7A8E">
        <w:t xml:space="preserve"> (</w:t>
      </w:r>
      <w:ins w:id="394" w:author="Martin, Greta Katherine" w:date="2025-04-09T20:16:00Z" w16du:dateUtc="2025-04-10T00:16:00Z">
        <w:r w:rsidR="00B75AD6">
          <w:t>95% CI</w:t>
        </w:r>
      </w:ins>
      <w:ins w:id="395" w:author="Martin, Greta Katherine" w:date="2025-04-09T20:17:00Z" w16du:dateUtc="2025-04-10T00:17:00Z">
        <w:r w:rsidR="00B75AD6">
          <w:t>: 2.70, 7.33</w:t>
        </w:r>
      </w:ins>
      <w:del w:id="396" w:author="Martin, Greta Katherine" w:date="2025-04-28T15:57:00Z" w16du:dateUtc="2025-04-28T19:57:00Z">
        <w:r w:rsidR="00DD7A8E" w:rsidDel="00D6125F">
          <w:delText>IQR:</w:delText>
        </w:r>
      </w:del>
      <w:del w:id="397" w:author="Martin, Greta Katherine" w:date="2025-03-27T12:48:00Z" w16du:dateUtc="2025-03-27T16:48:00Z">
        <w:r w:rsidR="00DD7A8E" w:rsidDel="00A138ED">
          <w:delText xml:space="preserve"> </w:delText>
        </w:r>
      </w:del>
      <w:del w:id="398" w:author="Martin, Greta Katherine" w:date="2025-04-28T15:57:00Z" w16du:dateUtc="2025-04-28T19:57:00Z">
        <w:r w:rsidR="00DD7A8E" w:rsidDel="00D6125F">
          <w:delText>8.52</w:delText>
        </w:r>
      </w:del>
      <w:del w:id="399"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400" w:author="Martin, Greta Katherine" w:date="2025-04-09T20:18:00Z" w16du:dateUtc="2025-04-10T00:18:00Z">
        <w:r w:rsidDel="00B75AD6">
          <w:delText xml:space="preserve">medians </w:delText>
        </w:r>
      </w:del>
      <w:ins w:id="401" w:author="Martin, Greta Katherine" w:date="2025-04-09T20:18:00Z" w16du:dateUtc="2025-04-10T00:18:00Z">
        <w:r w:rsidR="00B75AD6">
          <w:t xml:space="preserve">means </w:t>
        </w:r>
      </w:ins>
      <w:r>
        <w:t xml:space="preserve">of </w:t>
      </w:r>
      <w:ins w:id="402" w:author="Martin, Greta Katherine" w:date="2025-04-09T20:18:00Z" w16du:dateUtc="2025-04-10T00:18:00Z">
        <w:r w:rsidR="00B75AD6">
          <w:t>3.4</w:t>
        </w:r>
      </w:ins>
      <w:del w:id="403" w:author="Martin, Greta Katherine" w:date="2025-04-09T20:18:00Z" w16du:dateUtc="2025-04-10T00:18:00Z">
        <w:r w:rsidR="00DD7A8E" w:rsidDel="00B75AD6">
          <w:delText>6.0</w:delText>
        </w:r>
      </w:del>
      <w:r w:rsidR="00DD7A8E">
        <w:t xml:space="preserve"> (</w:t>
      </w:r>
      <w:ins w:id="404" w:author="Martin, Greta Katherine" w:date="2025-04-09T20:18:00Z" w16du:dateUtc="2025-04-10T00:18:00Z">
        <w:r w:rsidR="00B75AD6">
          <w:t>95%</w:t>
        </w:r>
      </w:ins>
      <w:ins w:id="405" w:author="Martin, Greta Katherine" w:date="2025-04-28T16:00:00Z" w16du:dateUtc="2025-04-28T20:00:00Z">
        <w:r w:rsidR="00E57E5E">
          <w:t xml:space="preserve"> </w:t>
        </w:r>
      </w:ins>
      <w:ins w:id="406" w:author="Martin, Greta Katherine" w:date="2025-04-09T20:18:00Z" w16du:dateUtc="2025-04-10T00:18:00Z">
        <w:r w:rsidR="00B75AD6">
          <w:t>CI: 2.17, 6.03</w:t>
        </w:r>
      </w:ins>
      <w:del w:id="407" w:author="Martin, Greta Katherine" w:date="2025-04-28T15:57:00Z" w16du:dateUtc="2025-04-28T19:57:00Z">
        <w:r w:rsidR="00DD7A8E" w:rsidDel="00D6125F">
          <w:delText>IQR: 2.42, 9.44</w:delText>
        </w:r>
      </w:del>
      <w:r w:rsidR="00DD7A8E">
        <w:t>)</w:t>
      </w:r>
      <w:r>
        <w:t xml:space="preserve"> and </w:t>
      </w:r>
      <w:ins w:id="408" w:author="Martin, Greta Katherine" w:date="2025-04-09T20:19:00Z" w16du:dateUtc="2025-04-10T00:19:00Z">
        <w:r w:rsidR="00B75AD6">
          <w:t>4.58</w:t>
        </w:r>
      </w:ins>
      <w:del w:id="409" w:author="Martin, Greta Katherine" w:date="2025-04-09T20:19:00Z" w16du:dateUtc="2025-04-10T00:19:00Z">
        <w:r w:rsidR="00DD7A8E" w:rsidDel="00B75AD6">
          <w:delText>3.42</w:delText>
        </w:r>
      </w:del>
      <w:r w:rsidR="00DD7A8E">
        <w:t xml:space="preserve"> (</w:t>
      </w:r>
      <w:ins w:id="410" w:author="Martin, Greta Katherine" w:date="2025-04-09T20:19:00Z" w16du:dateUtc="2025-04-10T00:19:00Z">
        <w:r w:rsidR="00B75AD6">
          <w:t>95% CI: 2.99, 7.93</w:t>
        </w:r>
      </w:ins>
      <w:del w:id="411" w:author="Martin, Greta Katherine" w:date="2025-04-28T15:57:00Z" w16du:dateUtc="2025-04-28T19:57:00Z">
        <w:r w:rsidR="00DD7A8E" w:rsidDel="00D6125F">
          <w:delText>IQR: -0.06, 7.35</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412" w:author="Martin, Greta Katherine" w:date="2025-04-09T20:20:00Z" w16du:dateUtc="2025-04-10T00:20:00Z">
        <w:r w:rsidR="00B75AD6">
          <w:t>In absolute terms, Eastern Asia had the largest health gains from changes in NDVI</w:t>
        </w:r>
      </w:ins>
      <w:ins w:id="413" w:author="Martin, Greta Katherine" w:date="2025-04-09T20:21:00Z" w16du:dateUtc="2025-04-10T00:21:00Z">
        <w:r w:rsidR="00B75AD6">
          <w:t xml:space="preserve"> with an estimated 20,</w:t>
        </w:r>
      </w:ins>
      <w:ins w:id="414" w:author="Martin, Greta Katherine" w:date="2025-04-15T08:52:00Z" w16du:dateUtc="2025-04-15T12:52:00Z">
        <w:r w:rsidR="008A51B6">
          <w:t>600</w:t>
        </w:r>
      </w:ins>
      <w:ins w:id="415" w:author="Martin, Greta Katherine" w:date="2025-04-09T20:21:00Z" w16du:dateUtc="2025-04-10T00:21:00Z">
        <w:r w:rsidR="00B75AD6">
          <w:t xml:space="preserve"> avoided deaths (95%CI: 13,</w:t>
        </w:r>
      </w:ins>
      <w:ins w:id="416" w:author="Martin, Greta Katherine" w:date="2025-04-15T08:52:00Z" w16du:dateUtc="2025-04-15T12:52:00Z">
        <w:r w:rsidR="008A51B6">
          <w:t>3</w:t>
        </w:r>
      </w:ins>
      <w:ins w:id="417" w:author="Martin, Greta Katherine" w:date="2025-04-15T08:53:00Z" w16du:dateUtc="2025-04-15T12:53:00Z">
        <w:r w:rsidR="008A51B6">
          <w:t>00</w:t>
        </w:r>
      </w:ins>
      <w:ins w:id="418" w:author="Martin, Greta Katherine" w:date="2025-04-09T20:21:00Z" w16du:dateUtc="2025-04-10T00:21:00Z">
        <w:r w:rsidR="00B75AD6">
          <w:t>, 36,</w:t>
        </w:r>
      </w:ins>
      <w:ins w:id="419" w:author="Martin, Greta Katherine" w:date="2025-04-15T08:53:00Z" w16du:dateUtc="2025-04-15T12:53:00Z">
        <w:r w:rsidR="008A51B6">
          <w:t>100</w:t>
        </w:r>
      </w:ins>
      <w:ins w:id="420" w:author="Martin, Greta Katherine" w:date="2025-04-09T20:21:00Z" w16du:dateUtc="2025-04-10T00:21:00Z">
        <w:r w:rsidR="00B75AD6">
          <w:t>)</w:t>
        </w:r>
      </w:ins>
      <w:ins w:id="421" w:author="Martin, Greta Katherine" w:date="2025-04-09T20:22:00Z" w16du:dateUtc="2025-04-10T00:22:00Z">
        <w:r w:rsidR="00B75AD6">
          <w:t xml:space="preserve"> across all cities</w:t>
        </w:r>
      </w:ins>
      <w:ins w:id="422" w:author="Martin, Greta Katherine" w:date="2025-04-09T20:21:00Z" w16du:dateUtc="2025-04-10T00:21:00Z">
        <w:r w:rsidR="00B75AD6">
          <w:t xml:space="preserve">. </w:t>
        </w:r>
      </w:ins>
      <w:ins w:id="423" w:author="Martin, Greta Katherine" w:date="2025-04-09T20:22:00Z" w16du:dateUtc="2025-04-10T00:22:00Z">
        <w:r w:rsidR="00B75AD6">
          <w:t xml:space="preserve">Sub-Saharan Africa has the greatest </w:t>
        </w:r>
      </w:ins>
      <w:ins w:id="424" w:author="Martin, Greta Katherine" w:date="2025-04-28T16:01:00Z" w16du:dateUtc="2025-04-28T20:01:00Z">
        <w:r w:rsidR="001821A1">
          <w:t xml:space="preserve">absolute </w:t>
        </w:r>
      </w:ins>
      <w:ins w:id="425" w:author="Martin, Greta Katherine" w:date="2025-04-09T20:22:00Z" w16du:dateUtc="2025-04-10T00:22:00Z">
        <w:r w:rsidR="00B75AD6">
          <w:t xml:space="preserve">health burden from urban greenspace changes, with a total of </w:t>
        </w:r>
      </w:ins>
      <w:ins w:id="426" w:author="Martin, Greta Katherine" w:date="2025-04-09T20:23:00Z" w16du:dateUtc="2025-04-10T00:23:00Z">
        <w:r w:rsidR="00B75AD6">
          <w:t>9,1</w:t>
        </w:r>
      </w:ins>
      <w:ins w:id="427" w:author="Martin, Greta Katherine" w:date="2025-04-15T08:53:00Z" w16du:dateUtc="2025-04-15T12:53:00Z">
        <w:r w:rsidR="008A51B6">
          <w:t>00</w:t>
        </w:r>
      </w:ins>
      <w:ins w:id="428" w:author="Martin, Greta Katherine" w:date="2025-04-09T20:23:00Z" w16du:dateUtc="2025-04-10T00:23:00Z">
        <w:r w:rsidR="00B75AD6">
          <w:t xml:space="preserve"> more deaths (95% CI: </w:t>
        </w:r>
      </w:ins>
      <w:ins w:id="429" w:author="Martin, Greta Katherine" w:date="2025-04-15T08:53:00Z" w16du:dateUtc="2025-04-15T12:53:00Z">
        <w:r w:rsidR="008A51B6">
          <w:t>6,000</w:t>
        </w:r>
      </w:ins>
      <w:ins w:id="430" w:author="Martin, Greta Katherine" w:date="2025-04-09T20:23:00Z" w16du:dateUtc="2025-04-10T00:23:00Z">
        <w:r w:rsidR="00B75AD6">
          <w:t>, 15</w:t>
        </w:r>
      </w:ins>
      <w:ins w:id="431" w:author="Martin, Greta Katherine" w:date="2025-04-15T08:53:00Z" w16du:dateUtc="2025-04-15T12:53:00Z">
        <w:r w:rsidR="008A51B6">
          <w:t>,</w:t>
        </w:r>
      </w:ins>
      <w:ins w:id="432" w:author="Martin, Greta Katherine" w:date="2025-04-09T20:23:00Z" w16du:dateUtc="2025-04-10T00:23:00Z">
        <w:r w:rsidR="00B75AD6">
          <w:t>80</w:t>
        </w:r>
      </w:ins>
      <w:ins w:id="433" w:author="Martin, Greta Katherine" w:date="2025-04-15T08:53:00Z" w16du:dateUtc="2025-04-15T12:53:00Z">
        <w:r w:rsidR="008A51B6">
          <w:t>0</w:t>
        </w:r>
      </w:ins>
      <w:ins w:id="434" w:author="Martin, Greta Katherine" w:date="2025-04-09T20:23:00Z" w16du:dateUtc="2025-04-10T00:23:00Z">
        <w:r w:rsidR="00B75AD6">
          <w:t xml:space="preserve">). </w:t>
        </w:r>
      </w:ins>
    </w:p>
    <w:p w14:paraId="57051E70" w14:textId="7F1415BB" w:rsidR="005C0060" w:rsidRDefault="005C0060" w:rsidP="00346FF4"/>
    <w:p w14:paraId="5ABED03B" w14:textId="1878786C" w:rsidR="00346FF4" w:rsidRDefault="00B47F84" w:rsidP="00346FF4">
      <w:del w:id="435" w:author="Martin, Greta Katherine" w:date="2025-04-09T15:04:00Z" w16du:dateUtc="2025-04-09T19:04:00Z">
        <w:r w:rsidDel="000030D9">
          <w:delText xml:space="preserve">Considering </w:delText>
        </w:r>
      </w:del>
      <w:ins w:id="436" w:author="Martin, Greta Katherine" w:date="2025-04-09T15:04:00Z" w16du:dateUtc="2025-04-09T19:04:00Z">
        <w:r w:rsidR="000030D9">
          <w:t xml:space="preserve">We also considered </w:t>
        </w:r>
      </w:ins>
      <w:r>
        <w:t>NDVI-associated mortality changes by climate classification</w:t>
      </w:r>
      <w:ins w:id="437" w:author="Martin, Greta Katherine" w:date="2025-04-09T15:04:00Z" w16du:dateUtc="2025-04-09T19:04:00Z">
        <w:r w:rsidR="000030D9">
          <w:t xml:space="preserve">. </w:t>
        </w:r>
      </w:ins>
      <w:ins w:id="438" w:author="Martin, Greta Katherine" w:date="2025-04-09T15:05:00Z" w16du:dateUtc="2025-04-09T19:05:00Z">
        <w:r w:rsidR="000030D9">
          <w:t>Arid cities had stable NDVI values over time, and this was reflected in</w:t>
        </w:r>
      </w:ins>
      <w:del w:id="439" w:author="Martin, Greta Katherine" w:date="2025-04-09T15:04:00Z" w16du:dateUtc="2025-04-09T19:04:00Z">
        <w:r w:rsidDel="000030D9">
          <w:delText>,</w:delText>
        </w:r>
      </w:del>
      <w:r>
        <w:t xml:space="preserve"> t</w:t>
      </w:r>
      <w:r w:rsidR="00346FF4">
        <w:t xml:space="preserve">he </w:t>
      </w:r>
      <w:del w:id="440" w:author="Martin, Greta Katherine" w:date="2025-04-09T20:29:00Z" w16du:dateUtc="2025-04-10T00:29:00Z">
        <w:r w:rsidR="00346FF4" w:rsidDel="002D71DD">
          <w:delText xml:space="preserve">median </w:delText>
        </w:r>
      </w:del>
      <w:ins w:id="441" w:author="Martin, Greta Katherine" w:date="2025-04-09T20:29:00Z" w16du:dateUtc="2025-04-10T00:29:00Z">
        <w:r w:rsidR="002D71DD">
          <w:t xml:space="preserve">average </w:t>
        </w:r>
      </w:ins>
      <w:ins w:id="442" w:author="Martin, Greta Katherine" w:date="2025-04-09T15:05:00Z" w16du:dateUtc="2025-04-09T19:05:00Z">
        <w:r w:rsidR="000030D9">
          <w:t xml:space="preserve">associated </w:t>
        </w:r>
      </w:ins>
      <w:r w:rsidR="00346FF4">
        <w:t>change</w:t>
      </w:r>
      <w:ins w:id="443" w:author="Martin, Greta Katherine" w:date="2025-04-09T15:05:00Z" w16du:dateUtc="2025-04-09T19:05:00Z">
        <w:r w:rsidR="000030D9">
          <w:t>s</w:t>
        </w:r>
      </w:ins>
      <w:r w:rsidR="00346FF4">
        <w:t xml:space="preserve"> in mortality</w:t>
      </w:r>
      <w:ins w:id="444" w:author="Martin, Greta Katherine" w:date="2025-04-09T15:05:00Z" w16du:dateUtc="2025-04-09T19:05:00Z">
        <w:r w:rsidR="000030D9">
          <w:t>, whi</w:t>
        </w:r>
      </w:ins>
      <w:ins w:id="445" w:author="Martin, Greta Katherine" w:date="2025-04-09T15:06:00Z" w16du:dateUtc="2025-04-09T19:06:00Z">
        <w:r w:rsidR="000030D9">
          <w:t xml:space="preserve">ch was very close to zero at </w:t>
        </w:r>
      </w:ins>
      <w:del w:id="446" w:author="Martin, Greta Katherine" w:date="2025-04-09T15:05:00Z" w16du:dateUtc="2025-04-09T19:05:00Z">
        <w:r w:rsidR="00346FF4" w:rsidDel="000030D9">
          <w:delText xml:space="preserve"> associated with changes in NDVI was </w:delText>
        </w:r>
      </w:del>
      <w:r w:rsidR="00346FF4">
        <w:t>0.0</w:t>
      </w:r>
      <w:ins w:id="447" w:author="Martin, Greta Katherine" w:date="2025-04-09T20:29:00Z" w16du:dateUtc="2025-04-10T00:29:00Z">
        <w:r w:rsidR="002D71DD">
          <w:t xml:space="preserve">9 (95% CI: </w:t>
        </w:r>
      </w:ins>
      <w:ins w:id="448" w:author="Martin, Greta Katherine" w:date="2025-04-09T20:30:00Z" w16du:dateUtc="2025-04-10T00:30:00Z">
        <w:r w:rsidR="002D71DD">
          <w:t>0.60, 1.55)</w:t>
        </w:r>
      </w:ins>
      <w:del w:id="449" w:author="Martin, Greta Katherine" w:date="2025-04-09T20:29:00Z" w16du:dateUtc="2025-04-10T00:29:00Z">
        <w:r w:rsidR="00AA7C74" w:rsidDel="002D71DD">
          <w:delText>1</w:delText>
        </w:r>
      </w:del>
      <w:r w:rsidR="00346FF4">
        <w:t xml:space="preserve"> fewer</w:t>
      </w:r>
      <w:ins w:id="450" w:author="Martin, Greta Katherine" w:date="2025-04-09T15:06:00Z" w16du:dateUtc="2025-04-09T19:06:00Z">
        <w:r w:rsidR="000030D9">
          <w:t xml:space="preserve"> deaths per 100,000 </w:t>
        </w:r>
      </w:ins>
      <w:del w:id="451"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 </w:t>
      </w:r>
      <w:del w:id="452" w:author="Martin, Greta Katherine" w:date="2025-04-09T15:06:00Z" w16du:dateUtc="2025-04-09T19:06:00Z">
        <w:r w:rsidR="00346FF4" w:rsidDel="000030D9">
          <w:delText xml:space="preserve">deaths per 100,000 </w:delText>
        </w:r>
      </w:del>
      <w:ins w:id="453" w:author="Martin, Greta Katherine" w:date="2025-04-09T15:06:00Z" w16du:dateUtc="2025-04-09T19:06:00Z">
        <w:r w:rsidR="000030D9">
          <w:t>(</w:t>
        </w:r>
      </w:ins>
      <w:del w:id="454" w:author="Martin, Greta Katherine" w:date="2025-04-09T15:06:00Z" w16du:dateUtc="2025-04-09T19:06:00Z">
        <w:r w:rsidR="00346FF4" w:rsidDel="000030D9">
          <w:delText>among arid cities</w:delText>
        </w:r>
        <w:r w:rsidR="0077465E" w:rsidDel="000030D9">
          <w:delText xml:space="preserve"> (</w:delText>
        </w:r>
      </w:del>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455" w:author="Martin, Greta Katherine" w:date="2025-04-09T20:30:00Z" w16du:dateUtc="2025-04-10T00:30:00Z">
        <w:r w:rsidR="00346FF4" w:rsidDel="002D71DD">
          <w:delText xml:space="preserve">median </w:delText>
        </w:r>
      </w:del>
      <w:ins w:id="456" w:author="Martin, Greta Katherine" w:date="2025-04-09T20:30:00Z" w16du:dateUtc="2025-04-10T00:30:00Z">
        <w:r w:rsidR="002D71DD">
          <w:t xml:space="preserve">mean </w:t>
        </w:r>
      </w:ins>
      <w:r w:rsidR="00346FF4">
        <w:t xml:space="preserve">change of </w:t>
      </w:r>
      <w:r w:rsidR="0007308F">
        <w:t>0.</w:t>
      </w:r>
      <w:del w:id="457" w:author="Martin, Greta Katherine" w:date="2025-04-09T20:30:00Z" w16du:dateUtc="2025-04-10T00:30:00Z">
        <w:r w:rsidR="0007308F" w:rsidDel="002D71DD">
          <w:delText>2</w:delText>
        </w:r>
      </w:del>
      <w:ins w:id="458" w:author="Martin, Greta Katherine" w:date="2025-04-09T20:30:00Z" w16du:dateUtc="2025-04-10T00:30:00Z">
        <w:r w:rsidR="002D71DD">
          <w:t>76</w:t>
        </w:r>
      </w:ins>
      <w:del w:id="459" w:author="Martin, Greta Katherine" w:date="2025-04-09T20:30:00Z" w16du:dateUtc="2025-04-10T00:30:00Z">
        <w:r w:rsidR="0007308F" w:rsidDel="002D71DD">
          <w:delText>1</w:delText>
        </w:r>
      </w:del>
      <w:r w:rsidR="00346FF4">
        <w:t xml:space="preserve"> </w:t>
      </w:r>
      <w:ins w:id="460" w:author="Martin, Greta Katherine" w:date="2025-04-09T20:30:00Z" w16du:dateUtc="2025-04-10T00:30:00Z">
        <w:r w:rsidR="002D71DD">
          <w:t xml:space="preserve">(95% CI: 0.45, 1.32) </w:t>
        </w:r>
      </w:ins>
      <w:del w:id="461" w:author="Martin, Greta Katherine" w:date="2025-04-09T20:30:00Z" w16du:dateUtc="2025-04-10T00:30:00Z">
        <w:r w:rsidR="00346FF4" w:rsidDel="002D71DD">
          <w:delText xml:space="preserve">more </w:delText>
        </w:r>
      </w:del>
      <w:ins w:id="462" w:author="Martin, Greta Katherine" w:date="2025-04-09T20:30:00Z" w16du:dateUtc="2025-04-10T00:30:00Z">
        <w:r w:rsidR="002D71DD">
          <w:t xml:space="preserve">fewer </w:t>
        </w:r>
      </w:ins>
      <w:ins w:id="463"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64"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65" w:author="Martin, Greta Katherine" w:date="2025-04-09T20:30:00Z" w16du:dateUtc="2025-04-10T00:30:00Z">
        <w:r w:rsidR="00346FF4" w:rsidDel="002D71DD">
          <w:delText xml:space="preserve">median </w:delText>
        </w:r>
      </w:del>
      <w:ins w:id="466" w:author="Martin, Greta Katherine" w:date="2025-04-09T20:30:00Z" w16du:dateUtc="2025-04-10T00:30:00Z">
        <w:r w:rsidR="002D71DD">
          <w:t xml:space="preserve">mean </w:t>
        </w:r>
      </w:ins>
      <w:r w:rsidR="00346FF4">
        <w:t xml:space="preserve">of </w:t>
      </w:r>
      <w:r w:rsidR="0007308F">
        <w:t>2.</w:t>
      </w:r>
      <w:ins w:id="467" w:author="Martin, Greta Katherine" w:date="2025-04-09T20:31:00Z" w16du:dateUtc="2025-04-10T00:31:00Z">
        <w:r w:rsidR="002D71DD">
          <w:t>68 (95% CI: 1.75, 4.60)</w:t>
        </w:r>
      </w:ins>
      <w:del w:id="468" w:author="Martin, Greta Katherine" w:date="2025-04-09T20:31:00Z" w16du:dateUtc="2025-04-10T00:31:00Z">
        <w:r w:rsidR="0007308F" w:rsidDel="002D71DD">
          <w:delText>84</w:delText>
        </w:r>
      </w:del>
      <w:r w:rsidR="00346FF4">
        <w:t xml:space="preserve"> more</w:t>
      </w:r>
      <w:ins w:id="469"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70"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71" w:author="Martin, Greta Katherine" w:date="2025-04-09T20:38:00Z" w16du:dateUtc="2025-04-10T00:38:00Z">
        <w:r w:rsidR="00346FF4" w:rsidDel="008C087B">
          <w:delText xml:space="preserve">median </w:delText>
        </w:r>
      </w:del>
      <w:ins w:id="472" w:author="Martin, Greta Katherine" w:date="2025-04-09T20:38:00Z" w16du:dateUtc="2025-04-10T00:38:00Z">
        <w:r w:rsidR="008C087B">
          <w:t xml:space="preserve">mean </w:t>
        </w:r>
      </w:ins>
      <w:r w:rsidR="00346FF4">
        <w:t xml:space="preserve">of </w:t>
      </w:r>
      <w:ins w:id="473" w:author="Martin, Greta Katherine" w:date="2025-04-09T20:31:00Z" w16du:dateUtc="2025-04-10T00:31:00Z">
        <w:r w:rsidR="002D71DD">
          <w:t xml:space="preserve">4.31 (95% CI: </w:t>
        </w:r>
      </w:ins>
      <w:ins w:id="474" w:author="Martin, Greta Katherine" w:date="2025-04-09T20:32:00Z" w16du:dateUtc="2025-04-10T00:32:00Z">
        <w:r w:rsidR="002D71DD">
          <w:t>2.88, 7.31)</w:t>
        </w:r>
      </w:ins>
      <w:del w:id="475" w:author="Martin, Greta Katherine" w:date="2025-04-09T20:31:00Z" w16du:dateUtc="2025-04-10T00:31:00Z">
        <w:r w:rsidR="0001260F" w:rsidDel="002D71DD">
          <w:delText>2.44</w:delText>
        </w:r>
      </w:del>
      <w:r w:rsidR="0001260F">
        <w:t xml:space="preserve"> </w:t>
      </w:r>
      <w:r w:rsidR="00346FF4">
        <w:t>fewer</w:t>
      </w:r>
      <w:ins w:id="476"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77"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78" w:author="Martin, Greta Katherine" w:date="2025-04-09T20:32:00Z" w16du:dateUtc="2025-04-10T00:32:00Z">
        <w:r w:rsidR="00EC4809">
          <w:t xml:space="preserve"> </w:t>
        </w:r>
      </w:ins>
      <w:del w:id="479"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80" w:author="Martin, Greta Katherine" w:date="2025-04-09T20:32:00Z" w16du:dateUtc="2025-04-10T00:32:00Z">
        <w:r w:rsidR="00EC4809">
          <w:t>In absolute terms</w:t>
        </w:r>
      </w:ins>
      <w:ins w:id="481" w:author="Martin, Greta Katherine" w:date="2025-04-09T20:34:00Z" w16du:dateUtc="2025-04-10T00:34:00Z">
        <w:r w:rsidR="00EC4809">
          <w:t xml:space="preserve">, </w:t>
        </w:r>
      </w:ins>
      <w:ins w:id="482" w:author="Martin, Greta Katherine" w:date="2025-04-09T20:37:00Z" w16du:dateUtc="2025-04-10T00:37:00Z">
        <w:r w:rsidR="00EC4809">
          <w:t>there was an estimated</w:t>
        </w:r>
      </w:ins>
      <w:ins w:id="483" w:author="Martin, Greta Katherine" w:date="2025-04-09T20:35:00Z" w16du:dateUtc="2025-04-10T00:35:00Z">
        <w:r w:rsidR="00EC4809">
          <w:t xml:space="preserve"> </w:t>
        </w:r>
      </w:ins>
      <w:ins w:id="484" w:author="Martin, Greta Katherine" w:date="2025-04-09T20:34:00Z" w16du:dateUtc="2025-04-10T00:34:00Z">
        <w:r w:rsidR="00EC4809">
          <w:t>3,3</w:t>
        </w:r>
      </w:ins>
      <w:ins w:id="485" w:author="Martin, Greta Katherine" w:date="2025-04-15T08:53:00Z" w16du:dateUtc="2025-04-15T12:53:00Z">
        <w:r w:rsidR="008A51B6">
          <w:t>00</w:t>
        </w:r>
      </w:ins>
      <w:ins w:id="486" w:author="Martin, Greta Katherine" w:date="2025-04-09T20:35:00Z" w16du:dateUtc="2025-04-10T00:35:00Z">
        <w:r w:rsidR="00EC4809">
          <w:t xml:space="preserve"> fewer</w:t>
        </w:r>
      </w:ins>
      <w:ins w:id="487" w:author="Martin, Greta Katherine" w:date="2025-04-09T20:34:00Z" w16du:dateUtc="2025-04-10T00:34:00Z">
        <w:r w:rsidR="00EC4809">
          <w:t xml:space="preserve"> (95% CI:</w:t>
        </w:r>
      </w:ins>
      <w:ins w:id="488" w:author="Martin, Greta Katherine" w:date="2025-04-09T20:35:00Z" w16du:dateUtc="2025-04-10T00:35:00Z">
        <w:r w:rsidR="00EC4809">
          <w:t xml:space="preserve"> </w:t>
        </w:r>
      </w:ins>
      <w:ins w:id="489" w:author="Martin, Greta Katherine" w:date="2025-04-09T20:36:00Z" w16du:dateUtc="2025-04-10T00:36:00Z">
        <w:r w:rsidR="00EC4809">
          <w:t>2</w:t>
        </w:r>
      </w:ins>
      <w:ins w:id="490" w:author="Martin, Greta Katherine" w:date="2025-04-15T08:53:00Z" w16du:dateUtc="2025-04-15T12:53:00Z">
        <w:r w:rsidR="008A51B6">
          <w:t>5</w:t>
        </w:r>
      </w:ins>
      <w:ins w:id="491" w:author="Martin, Greta Katherine" w:date="2025-04-09T20:36:00Z" w16du:dateUtc="2025-04-10T00:36:00Z">
        <w:r w:rsidR="00EC4809">
          <w:t>,</w:t>
        </w:r>
      </w:ins>
      <w:ins w:id="492" w:author="Martin, Greta Katherine" w:date="2025-04-15T08:53:00Z" w16du:dateUtc="2025-04-15T12:53:00Z">
        <w:r w:rsidR="008A51B6">
          <w:t>000</w:t>
        </w:r>
      </w:ins>
      <w:ins w:id="493" w:author="Martin, Greta Katherine" w:date="2025-04-09T20:36:00Z" w16du:dateUtc="2025-04-10T00:36:00Z">
        <w:r w:rsidR="00EC4809">
          <w:t xml:space="preserve"> fewer-</w:t>
        </w:r>
      </w:ins>
      <w:ins w:id="494" w:author="Martin, Greta Katherine" w:date="2025-04-09T20:34:00Z" w16du:dateUtc="2025-04-10T00:34:00Z">
        <w:r w:rsidR="00EC4809">
          <w:t xml:space="preserve"> </w:t>
        </w:r>
      </w:ins>
      <w:del w:id="495" w:author="Martin, Greta Katherine" w:date="2025-04-09T20:32:00Z" w16du:dateUtc="2025-04-10T00:32:00Z">
        <w:r w:rsidR="00A13117" w:rsidDel="00EC4809">
          <w:delText>)</w:delText>
        </w:r>
      </w:del>
      <w:del w:id="496" w:author="Martin, Greta Katherine" w:date="2025-04-09T20:36:00Z" w16du:dateUtc="2025-04-10T00:36:00Z">
        <w:r w:rsidR="00A13117" w:rsidDel="00EC4809">
          <w:delText>.</w:delText>
        </w:r>
        <w:r w:rsidR="00346FF4" w:rsidDel="00EC4809">
          <w:delText xml:space="preserve"> </w:delText>
        </w:r>
      </w:del>
      <w:ins w:id="497" w:author="Martin, Greta Katherine" w:date="2025-04-09T20:36:00Z" w16du:dateUtc="2025-04-10T00:36:00Z">
        <w:r w:rsidR="00EC4809">
          <w:t>16,</w:t>
        </w:r>
      </w:ins>
      <w:ins w:id="498" w:author="Martin, Greta Katherine" w:date="2025-04-15T08:53:00Z" w16du:dateUtc="2025-04-15T12:53:00Z">
        <w:r w:rsidR="008A51B6">
          <w:t>600</w:t>
        </w:r>
      </w:ins>
      <w:ins w:id="499" w:author="Martin, Greta Katherine" w:date="2025-04-09T20:36:00Z" w16du:dateUtc="2025-04-10T00:36:00Z">
        <w:r w:rsidR="00EC4809">
          <w:t xml:space="preserve"> more)</w:t>
        </w:r>
      </w:ins>
      <w:ins w:id="500" w:author="Martin, Greta Katherine" w:date="2025-04-09T20:37:00Z" w16du:dateUtc="2025-04-10T00:37:00Z">
        <w:r w:rsidR="00EC4809">
          <w:t xml:space="preserve"> greenspace-associated deaths</w:t>
        </w:r>
      </w:ins>
      <w:ins w:id="501" w:author="Martin, Greta Katherine" w:date="2025-04-09T20:57:00Z" w16du:dateUtc="2025-04-10T00:57:00Z">
        <w:r w:rsidR="006010B2">
          <w:t xml:space="preserve"> globally</w:t>
        </w:r>
      </w:ins>
      <w:ins w:id="502" w:author="Martin, Greta Katherine" w:date="2025-04-09T20:37:00Z" w16du:dateUtc="2025-04-10T00:37:00Z">
        <w:r w:rsidR="00EC4809">
          <w:t xml:space="preserve">. </w:t>
        </w:r>
      </w:ins>
      <w:ins w:id="503" w:author="Martin, Greta Katherine" w:date="2025-04-09T20:38:00Z" w16du:dateUtc="2025-04-10T00:38:00Z">
        <w:r w:rsidR="008C087B">
          <w:t xml:space="preserve">Continental cities </w:t>
        </w:r>
      </w:ins>
      <w:ins w:id="504" w:author="Martin, Greta Katherine" w:date="2025-04-09T20:57:00Z" w16du:dateUtc="2025-04-10T00:57:00Z">
        <w:r w:rsidR="009D4513">
          <w:t>had the greatest reductions</w:t>
        </w:r>
      </w:ins>
      <w:ins w:id="505" w:author="Martin, Greta Katherine" w:date="2025-04-09T20:58:00Z" w16du:dateUtc="2025-04-10T00:58:00Z">
        <w:r w:rsidR="009D4513">
          <w:t>, with an estimated 10,9</w:t>
        </w:r>
      </w:ins>
      <w:ins w:id="506" w:author="Martin, Greta Katherine" w:date="2025-04-15T08:54:00Z" w16du:dateUtc="2025-04-15T12:54:00Z">
        <w:r w:rsidR="008A51B6">
          <w:t>00</w:t>
        </w:r>
      </w:ins>
      <w:ins w:id="507" w:author="Martin, Greta Katherine" w:date="2025-04-09T20:58:00Z" w16du:dateUtc="2025-04-10T00:58:00Z">
        <w:r w:rsidR="009D4513">
          <w:t xml:space="preserve"> (95% CI: 7,30</w:t>
        </w:r>
      </w:ins>
      <w:ins w:id="508" w:author="Martin, Greta Katherine" w:date="2025-04-15T08:54:00Z" w16du:dateUtc="2025-04-15T12:54:00Z">
        <w:r w:rsidR="008A51B6">
          <w:t>0</w:t>
        </w:r>
      </w:ins>
      <w:ins w:id="509" w:author="Martin, Greta Katherine" w:date="2025-04-09T20:58:00Z" w16du:dateUtc="2025-04-10T00:58:00Z">
        <w:r w:rsidR="009D4513">
          <w:t>, 10,9</w:t>
        </w:r>
      </w:ins>
      <w:ins w:id="510" w:author="Martin, Greta Katherine" w:date="2025-04-15T08:54:00Z" w16du:dateUtc="2025-04-15T12:54:00Z">
        <w:r w:rsidR="008A51B6">
          <w:t>00</w:t>
        </w:r>
      </w:ins>
      <w:ins w:id="511" w:author="Martin, Greta Katherine" w:date="2025-04-09T20:58:00Z" w16du:dateUtc="2025-04-10T00:58:00Z">
        <w:r w:rsidR="009D4513">
          <w:t>) fewer deaths</w:t>
        </w:r>
      </w:ins>
      <w:ins w:id="512" w:author="Martin, Greta Katherine" w:date="2025-04-09T20:59:00Z" w16du:dateUtc="2025-04-10T00:59:00Z">
        <w:r w:rsidR="009D4513">
          <w:t>, while tropical cities had the greatest increases (17,3</w:t>
        </w:r>
      </w:ins>
      <w:ins w:id="513" w:author="Martin, Greta Katherine" w:date="2025-04-15T08:54:00Z" w16du:dateUtc="2025-04-15T12:54:00Z">
        <w:r w:rsidR="008A51B6">
          <w:t>00</w:t>
        </w:r>
      </w:ins>
      <w:ins w:id="514" w:author="Martin, Greta Katherine" w:date="2025-04-09T20:59:00Z" w16du:dateUtc="2025-04-10T00:59:00Z">
        <w:r w:rsidR="009D4513">
          <w:t>, 95% CI: 11,30</w:t>
        </w:r>
      </w:ins>
      <w:ins w:id="515" w:author="Martin, Greta Katherine" w:date="2025-04-15T08:54:00Z" w16du:dateUtc="2025-04-15T12:54:00Z">
        <w:r w:rsidR="008A51B6">
          <w:t>0</w:t>
        </w:r>
      </w:ins>
      <w:ins w:id="516" w:author="Martin, Greta Katherine" w:date="2025-04-09T20:59:00Z" w16du:dateUtc="2025-04-10T00:59:00Z">
        <w:r w:rsidR="009D4513">
          <w:t>, 29,8</w:t>
        </w:r>
      </w:ins>
      <w:ins w:id="517" w:author="Martin, Greta Katherine" w:date="2025-04-15T08:54:00Z" w16du:dateUtc="2025-04-15T12:54:00Z">
        <w:r w:rsidR="008A51B6">
          <w:t>00</w:t>
        </w:r>
      </w:ins>
      <w:ins w:id="518" w:author="Martin, Greta Katherine" w:date="2025-04-09T20:59:00Z" w16du:dateUtc="2025-04-10T00:59:00Z">
        <w:r w:rsidR="009D4513">
          <w:t>).</w:t>
        </w:r>
      </w:ins>
      <w:ins w:id="519"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ins w:id="520" w:author="Martin, Greta Katherine" w:date="2025-04-09T21:55:00Z" w16du:dateUtc="2025-04-10T01:55:00Z">
        <w:r w:rsidR="0012232D">
          <w:t>6</w:t>
        </w:r>
      </w:ins>
      <w:del w:id="521"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ins w:id="522" w:author="Martin, Greta Katherine" w:date="2025-04-09T21:54:00Z" w16du:dateUtc="2025-04-10T01:54:00Z">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BF4F420" w:rsidR="00D10EF1" w:rsidRDefault="0075560D" w:rsidP="00551D54">
      <w:del w:id="523"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8"/>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Del="00D33D88" w:rsidRDefault="007727CC" w:rsidP="00551D54">
      <w:pPr>
        <w:rPr>
          <w:del w:id="524" w:author="Martin, Greta Katherine" w:date="2025-04-16T09:48:00Z" w16du:dateUtc="2025-04-16T13:48:00Z"/>
          <w:b/>
          <w:bCs/>
          <w:i/>
          <w:iCs/>
        </w:rPr>
      </w:pPr>
    </w:p>
    <w:p w14:paraId="3764AA6D" w14:textId="3D073254" w:rsidR="007727CC" w:rsidDel="00D33D88" w:rsidRDefault="007727CC" w:rsidP="00551D54">
      <w:pPr>
        <w:rPr>
          <w:del w:id="525" w:author="Martin, Greta Katherine" w:date="2025-04-16T09:48:00Z" w16du:dateUtc="2025-04-16T13:48:00Z"/>
          <w:b/>
          <w:bCs/>
          <w:i/>
          <w:iCs/>
        </w:rPr>
      </w:pPr>
    </w:p>
    <w:p w14:paraId="6EF26AB8" w14:textId="58229EED" w:rsidR="007727CC" w:rsidDel="00D33D88" w:rsidRDefault="007727CC" w:rsidP="00551D54">
      <w:pPr>
        <w:rPr>
          <w:del w:id="526" w:author="Martin, Greta Katherine" w:date="2025-04-16T09:48:00Z" w16du:dateUtc="2025-04-16T13:48:00Z"/>
          <w:b/>
          <w:bCs/>
          <w:i/>
          <w:iCs/>
        </w:rPr>
      </w:pPr>
    </w:p>
    <w:p w14:paraId="27F34D98" w14:textId="4A513B1F" w:rsidR="007727CC" w:rsidDel="00D33D88" w:rsidRDefault="007727CC" w:rsidP="00551D54">
      <w:pPr>
        <w:rPr>
          <w:del w:id="527" w:author="Martin, Greta Katherine" w:date="2025-04-16T09:48:00Z" w16du:dateUtc="2025-04-16T13:48:00Z"/>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9C2B428" w14:textId="10C083A0" w:rsidR="007727CC" w:rsidDel="00D33D88" w:rsidRDefault="007727CC" w:rsidP="00551D54">
      <w:pPr>
        <w:rPr>
          <w:del w:id="528" w:author="Martin, Greta Katherine" w:date="2025-04-16T09:47:00Z" w16du:dateUtc="2025-04-16T13:47:00Z"/>
          <w:b/>
          <w:bCs/>
          <w:i/>
          <w:iCs/>
        </w:rPr>
      </w:pPr>
    </w:p>
    <w:p w14:paraId="43002C16" w14:textId="23F7A08C" w:rsidR="007727CC" w:rsidDel="00D33D88" w:rsidRDefault="007727CC" w:rsidP="00551D54">
      <w:pPr>
        <w:rPr>
          <w:del w:id="529" w:author="Martin, Greta Katherine" w:date="2025-04-16T09:47:00Z" w16du:dateUtc="2025-04-16T13:47:00Z"/>
          <w:b/>
          <w:bCs/>
          <w:i/>
          <w:iCs/>
        </w:rPr>
      </w:pPr>
    </w:p>
    <w:p w14:paraId="66C1C78E" w14:textId="77777777" w:rsidR="007727CC" w:rsidDel="00D33D88" w:rsidRDefault="007727CC" w:rsidP="00551D54">
      <w:pPr>
        <w:rPr>
          <w:del w:id="530" w:author="Martin, Greta Katherine" w:date="2025-04-16T09:47:00Z" w16du:dateUtc="2025-04-16T13:47:00Z"/>
          <w:b/>
          <w:bCs/>
          <w:i/>
          <w:iCs/>
        </w:rPr>
      </w:pPr>
    </w:p>
    <w:p w14:paraId="4216F9A0" w14:textId="77777777" w:rsidR="007727CC" w:rsidDel="00D33D88" w:rsidRDefault="007727CC" w:rsidP="00551D54">
      <w:pPr>
        <w:rPr>
          <w:del w:id="531" w:author="Martin, Greta Katherine" w:date="2025-04-16T09:47:00Z" w16du:dateUtc="2025-04-16T13:47:00Z"/>
          <w:b/>
          <w:bCs/>
          <w:i/>
          <w:iCs/>
        </w:rPr>
      </w:pPr>
    </w:p>
    <w:p w14:paraId="120D6306" w14:textId="77777777" w:rsidR="007727CC" w:rsidDel="00D33D88" w:rsidRDefault="007727CC" w:rsidP="00551D54">
      <w:pPr>
        <w:rPr>
          <w:del w:id="532" w:author="Martin, Greta Katherine" w:date="2025-04-16T09:47:00Z" w16du:dateUtc="2025-04-16T13:47:00Z"/>
          <w:b/>
          <w:bCs/>
          <w:i/>
          <w:iCs/>
        </w:rPr>
      </w:pPr>
    </w:p>
    <w:p w14:paraId="5FD389C9" w14:textId="77777777" w:rsidR="007727CC" w:rsidDel="00D33D88" w:rsidRDefault="007727CC" w:rsidP="00551D54">
      <w:pPr>
        <w:rPr>
          <w:del w:id="533" w:author="Martin, Greta Katherine" w:date="2025-04-16T09:47:00Z" w16du:dateUtc="2025-04-16T13:47:00Z"/>
          <w:b/>
          <w:bCs/>
          <w:i/>
          <w:iCs/>
        </w:rPr>
      </w:pPr>
    </w:p>
    <w:p w14:paraId="468E15AD" w14:textId="77777777" w:rsidR="007727CC" w:rsidDel="00D33D88" w:rsidRDefault="007727CC" w:rsidP="00551D54">
      <w:pPr>
        <w:rPr>
          <w:del w:id="534" w:author="Martin, Greta Katherine" w:date="2025-04-16T09:47:00Z" w16du:dateUtc="2025-04-16T13:47:00Z"/>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535" w:author="Martin, Greta Katherine" w:date="2025-04-09T15:38:00Z" w16du:dateUtc="2025-04-09T19:38:00Z">
        <w:r w:rsidR="005F0ECE">
          <w:rPr>
            <w:i/>
            <w:iCs/>
          </w:rPr>
          <w:t>C</w:t>
        </w:r>
      </w:ins>
      <w:del w:id="536"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537"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538" w:author="Martin, Greta Katherine" w:date="2025-04-09T15:39:00Z" w16du:dateUtc="2025-04-09T19:39:00Z">
        <w:r w:rsidR="002B0627" w:rsidDel="005F0ECE">
          <w:rPr>
            <w:i/>
            <w:iCs/>
          </w:rPr>
          <w:delText xml:space="preserve">from </w:delText>
        </w:r>
      </w:del>
      <w:ins w:id="539"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540"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2E94AF36" w:rsidR="009F0F64" w:rsidRPr="006B0C9A" w:rsidRDefault="00E445DA" w:rsidP="00551D54">
      <w:pPr>
        <w:rPr>
          <w:color w:val="000000" w:themeColor="text1"/>
          <w:rPrChange w:id="541" w:author="Martin, Greta Katherine" w:date="2025-04-28T16:13:00Z" w16du:dateUtc="2025-04-28T20:13:00Z">
            <w:rPr/>
          </w:rPrChange>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542" w:author="Martin, Greta Katherine" w:date="2025-04-08T14:01:00Z" w16du:dateUtc="2025-04-08T18:01:00Z">
        <w:r w:rsidR="00966C47">
          <w:t xml:space="preserve">set of </w:t>
        </w:r>
      </w:ins>
      <w:r w:rsidR="00103044">
        <w:t xml:space="preserve">North American </w:t>
      </w:r>
      <w:del w:id="543" w:author="Martin, Greta Katherine" w:date="2025-04-08T14:01:00Z" w16du:dateUtc="2025-04-08T18:01:00Z">
        <w:r w:rsidR="00103044" w:rsidDel="00966C47">
          <w:delText>population</w:delText>
        </w:r>
      </w:del>
      <w:ins w:id="544" w:author="Martin, Greta Katherine" w:date="2025-04-08T14:01:00Z" w16du:dateUtc="2025-04-08T18:01:00Z">
        <w:r w:rsidR="00966C47">
          <w:t>cities</w:t>
        </w:r>
      </w:ins>
      <w:r w:rsidR="00103044">
        <w:t xml:space="preserve">. </w:t>
      </w:r>
      <w:ins w:id="545" w:author="Martin, Greta Katherine" w:date="2025-04-08T14:02:00Z" w16du:dateUtc="2025-04-08T18:02:00Z">
        <w:r w:rsidR="00966C47">
          <w:t xml:space="preserve">Our </w:t>
        </w:r>
      </w:ins>
      <w:ins w:id="546" w:author="Martin, Greta Katherine" w:date="2025-04-08T14:01:00Z" w16du:dateUtc="2025-04-08T18:01:00Z">
        <w:r w:rsidR="00966C47">
          <w:t>results include the total population</w:t>
        </w:r>
      </w:ins>
      <w:ins w:id="547" w:author="Martin, Greta Katherine" w:date="2025-04-08T14:02:00Z" w16du:dateUtc="2025-04-08T18:02:00Z">
        <w:r w:rsidR="00966C47">
          <w:t xml:space="preserve"> rather than those 65 and older and </w:t>
        </w:r>
      </w:ins>
      <w:ins w:id="548" w:author="Martin, Greta Katherine" w:date="2025-04-15T08:43:00Z" w16du:dateUtc="2025-04-15T12:43:00Z">
        <w:r w:rsidR="004728FB">
          <w:t>are</w:t>
        </w:r>
      </w:ins>
      <w:ins w:id="549" w:author="Martin, Greta Katherine" w:date="2025-04-08T14:02:00Z" w16du:dateUtc="2025-04-08T18:02:00Z">
        <w:r w:rsidR="00966C47">
          <w:t xml:space="preserve"> inclusive of 57 cities including 8 Canadian cities. For these reasons, the </w:t>
        </w:r>
      </w:ins>
      <w:ins w:id="550" w:author="Martin, Greta Katherine" w:date="2025-04-08T14:03:00Z" w16du:dateUtc="2025-04-08T18:03:00Z">
        <w:r w:rsidR="00966C47">
          <w:t>magnitude of the results is not directly comparable.</w:t>
        </w:r>
      </w:ins>
      <w:ins w:id="551" w:author="Martin, Greta Katherine" w:date="2025-04-08T14:01:00Z" w16du:dateUtc="2025-04-08T18:01:00Z">
        <w:r w:rsidR="00966C47">
          <w:t xml:space="preserve"> </w:t>
        </w:r>
      </w:ins>
      <w:ins w:id="552" w:author="Martin, Greta Katherine" w:date="2025-04-08T14:03:00Z" w16du:dateUtc="2025-04-08T18:03:00Z">
        <w:r w:rsidR="00966C47">
          <w:t>Furthermore, w</w:t>
        </w:r>
      </w:ins>
      <w:del w:id="553" w:author="Martin, Greta Katherine" w:date="2025-04-08T14:03:00Z" w16du:dateUtc="2025-04-08T18:03:00Z">
        <w:r w:rsidR="00103044" w:rsidDel="00966C47">
          <w:delText>W</w:delText>
        </w:r>
      </w:del>
      <w:r w:rsidR="00103044">
        <w:t>e found that NDVI decreased</w:t>
      </w:r>
      <w:ins w:id="554"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6B0C9A">
        <w:rPr>
          <w:color w:val="000000" w:themeColor="text1"/>
          <w:rPrChange w:id="555" w:author="Martin, Greta Katherine" w:date="2025-04-28T16:13:00Z" w16du:dateUtc="2025-04-28T20:13:00Z">
            <w:rPr/>
          </w:rPrChange>
        </w:rPr>
        <w:lastRenderedPageBreak/>
        <w:t>fewer deaths per 100,000</w:t>
      </w:r>
      <w:r w:rsidR="00924544" w:rsidRPr="006B0C9A">
        <w:rPr>
          <w:color w:val="000000" w:themeColor="text1"/>
          <w:rPrChange w:id="556" w:author="Martin, Greta Katherine" w:date="2025-04-28T16:13:00Z" w16du:dateUtc="2025-04-28T20:13:00Z">
            <w:rPr/>
          </w:rPrChange>
        </w:rPr>
        <w:t xml:space="preserve"> (range: </w:t>
      </w:r>
      <w:r w:rsidR="00AC46B6" w:rsidRPr="006B0C9A">
        <w:rPr>
          <w:color w:val="000000" w:themeColor="text1"/>
          <w:rPrChange w:id="557" w:author="Martin, Greta Katherine" w:date="2025-04-28T16:13:00Z" w16du:dateUtc="2025-04-28T20:13:00Z">
            <w:rPr/>
          </w:rPrChange>
        </w:rPr>
        <w:t>24.44</w:t>
      </w:r>
      <w:r w:rsidR="00924544" w:rsidRPr="006B0C9A">
        <w:rPr>
          <w:color w:val="000000" w:themeColor="text1"/>
          <w:rPrChange w:id="558" w:author="Martin, Greta Katherine" w:date="2025-04-28T16:13:00Z" w16du:dateUtc="2025-04-28T20:13:00Z">
            <w:rPr/>
          </w:rPrChange>
        </w:rPr>
        <w:t xml:space="preserve"> fewer to </w:t>
      </w:r>
      <w:r w:rsidR="00AC46B6" w:rsidRPr="006B0C9A">
        <w:rPr>
          <w:color w:val="000000" w:themeColor="text1"/>
          <w:rPrChange w:id="559" w:author="Martin, Greta Katherine" w:date="2025-04-28T16:13:00Z" w16du:dateUtc="2025-04-28T20:13:00Z">
            <w:rPr/>
          </w:rPrChange>
        </w:rPr>
        <w:t>13.75</w:t>
      </w:r>
      <w:r w:rsidR="00924544" w:rsidRPr="006B0C9A">
        <w:rPr>
          <w:color w:val="000000" w:themeColor="text1"/>
          <w:rPrChange w:id="560" w:author="Martin, Greta Katherine" w:date="2025-04-28T16:13:00Z" w16du:dateUtc="2025-04-28T20:13:00Z">
            <w:rPr/>
          </w:rPrChange>
        </w:rPr>
        <w:t xml:space="preserve"> more)</w:t>
      </w:r>
      <w:r w:rsidR="00103044" w:rsidRPr="006B0C9A">
        <w:rPr>
          <w:color w:val="000000" w:themeColor="text1"/>
          <w:rPrChange w:id="561" w:author="Martin, Greta Katherine" w:date="2025-04-28T16:13:00Z" w16du:dateUtc="2025-04-28T20:13:00Z">
            <w:rPr/>
          </w:rPrChange>
        </w:rPr>
        <w:t>.</w:t>
      </w:r>
      <w:ins w:id="562" w:author="Martin, Greta Katherine" w:date="2025-04-25T08:26:00Z" w16du:dateUtc="2025-04-25T12:26:00Z">
        <w:r w:rsidR="00DD427C" w:rsidRPr="006B0C9A">
          <w:rPr>
            <w:color w:val="000000" w:themeColor="text1"/>
            <w:rPrChange w:id="563" w:author="Martin, Greta Katherine" w:date="2025-04-28T16:13:00Z" w16du:dateUtc="2025-04-28T20:13:00Z">
              <w:rPr/>
            </w:rPrChange>
          </w:rPr>
          <w:t xml:space="preserve"> </w:t>
        </w:r>
      </w:ins>
      <w:ins w:id="564" w:author="Martin, Greta Katherine" w:date="2025-04-25T08:28:00Z" w16du:dateUtc="2025-04-25T12:28:00Z">
        <w:r w:rsidR="00DD427C" w:rsidRPr="006B0C9A">
          <w:rPr>
            <w:color w:val="000000" w:themeColor="text1"/>
            <w:rPrChange w:id="565" w:author="Martin, Greta Katherine" w:date="2025-04-28T16:13:00Z" w16du:dateUtc="2025-04-28T20:13:00Z">
              <w:rPr/>
            </w:rPrChange>
          </w:rPr>
          <w:t>Though we included the total population</w:t>
        </w:r>
      </w:ins>
      <w:ins w:id="566" w:author="Martin, Greta Katherine" w:date="2025-04-25T08:29:00Z" w16du:dateUtc="2025-04-25T12:29:00Z">
        <w:r w:rsidR="00DD427C" w:rsidRPr="006B0C9A">
          <w:rPr>
            <w:color w:val="000000" w:themeColor="text1"/>
            <w:rPrChange w:id="567" w:author="Martin, Greta Katherine" w:date="2025-04-28T16:13:00Z" w16du:dateUtc="2025-04-28T20:13:00Z">
              <w:rPr/>
            </w:rPrChange>
          </w:rPr>
          <w:t xml:space="preserve"> rather than restricting to adults</w:t>
        </w:r>
      </w:ins>
      <w:ins w:id="568" w:author="Martin, Greta Katherine" w:date="2025-04-25T08:28:00Z" w16du:dateUtc="2025-04-25T12:28:00Z">
        <w:r w:rsidR="00DD427C" w:rsidRPr="006B0C9A">
          <w:rPr>
            <w:color w:val="000000" w:themeColor="text1"/>
            <w:rPrChange w:id="569" w:author="Martin, Greta Katherine" w:date="2025-04-28T16:13:00Z" w16du:dateUtc="2025-04-28T20:13:00Z">
              <w:rPr/>
            </w:rPrChange>
          </w:rPr>
          <w:t>,</w:t>
        </w:r>
      </w:ins>
      <w:ins w:id="570" w:author="Martin, Greta Katherine" w:date="2025-04-08T14:03:00Z" w16du:dateUtc="2025-04-08T18:03:00Z">
        <w:r w:rsidR="006D1DC3" w:rsidRPr="006B0C9A">
          <w:rPr>
            <w:color w:val="000000" w:themeColor="text1"/>
            <w:rPrChange w:id="571" w:author="Martin, Greta Katherine" w:date="2025-04-28T16:13:00Z" w16du:dateUtc="2025-04-28T20:13:00Z">
              <w:rPr/>
            </w:rPrChange>
          </w:rPr>
          <w:t xml:space="preserve"> </w:t>
        </w:r>
      </w:ins>
      <w:ins w:id="572" w:author="Martin, Greta Katherine" w:date="2025-04-08T14:04:00Z" w16du:dateUtc="2025-04-08T18:04:00Z">
        <w:r w:rsidR="006D1DC3" w:rsidRPr="006B0C9A">
          <w:rPr>
            <w:color w:val="000000" w:themeColor="text1"/>
            <w:rPrChange w:id="573" w:author="Martin, Greta Katherine" w:date="2025-04-28T16:13:00Z" w16du:dateUtc="2025-04-28T20:13:00Z">
              <w:rPr/>
            </w:rPrChange>
          </w:rPr>
          <w:t xml:space="preserve">European </w:t>
        </w:r>
      </w:ins>
      <w:ins w:id="574" w:author="Martin, Greta Katherine" w:date="2025-04-08T14:03:00Z" w16du:dateUtc="2025-04-08T18:03:00Z">
        <w:r w:rsidR="006D1DC3" w:rsidRPr="006B0C9A">
          <w:rPr>
            <w:color w:val="000000" w:themeColor="text1"/>
            <w:rPrChange w:id="575" w:author="Martin, Greta Katherine" w:date="2025-04-28T16:13:00Z" w16du:dateUtc="2025-04-28T20:13:00Z">
              <w:rPr/>
            </w:rPrChange>
          </w:rPr>
          <w:t xml:space="preserve">cities </w:t>
        </w:r>
      </w:ins>
      <w:ins w:id="576" w:author="Martin, Greta Katherine" w:date="2025-04-08T14:04:00Z" w16du:dateUtc="2025-04-08T18:04:00Z">
        <w:r w:rsidR="006D1DC3" w:rsidRPr="006B0C9A">
          <w:rPr>
            <w:color w:val="000000" w:themeColor="text1"/>
            <w:rPrChange w:id="577" w:author="Martin, Greta Katherine" w:date="2025-04-28T16:13:00Z" w16du:dateUtc="2025-04-28T20:13:00Z">
              <w:rPr/>
            </w:rPrChange>
          </w:rPr>
          <w:t xml:space="preserve">experienced both positive and negative changes in NDVI over the study period, </w:t>
        </w:r>
      </w:ins>
      <w:ins w:id="578" w:author="Martin, Greta Katherine" w:date="2025-04-25T08:29:00Z" w16du:dateUtc="2025-04-25T12:29:00Z">
        <w:r w:rsidR="00DD427C" w:rsidRPr="006B0C9A">
          <w:rPr>
            <w:color w:val="000000" w:themeColor="text1"/>
            <w:rPrChange w:id="579" w:author="Martin, Greta Katherine" w:date="2025-04-28T16:13:00Z" w16du:dateUtc="2025-04-28T20:13:00Z">
              <w:rPr/>
            </w:rPrChange>
          </w:rPr>
          <w:t>resulting in health estimates</w:t>
        </w:r>
      </w:ins>
      <w:ins w:id="580" w:author="Martin, Greta Katherine" w:date="2025-04-25T08:30:00Z" w16du:dateUtc="2025-04-25T12:30:00Z">
        <w:r w:rsidR="00DD427C" w:rsidRPr="006B0C9A">
          <w:rPr>
            <w:color w:val="000000" w:themeColor="text1"/>
            <w:rPrChange w:id="581" w:author="Martin, Greta Katherine" w:date="2025-04-28T16:13:00Z" w16du:dateUtc="2025-04-28T20:13:00Z">
              <w:rPr/>
            </w:rPrChange>
          </w:rPr>
          <w:t xml:space="preserve"> that were</w:t>
        </w:r>
      </w:ins>
      <w:ins w:id="582" w:author="Martin, Greta Katherine" w:date="2025-04-08T14:04:00Z" w16du:dateUtc="2025-04-08T18:04:00Z">
        <w:r w:rsidR="006D1DC3" w:rsidRPr="006B0C9A">
          <w:rPr>
            <w:color w:val="000000" w:themeColor="text1"/>
            <w:rPrChange w:id="583" w:author="Martin, Greta Katherine" w:date="2025-04-28T16:13:00Z" w16du:dateUtc="2025-04-28T20:13:00Z">
              <w:rPr/>
            </w:rPrChange>
          </w:rPr>
          <w:t xml:space="preserve"> smaller in mag</w:t>
        </w:r>
      </w:ins>
      <w:ins w:id="584" w:author="Martin, Greta Katherine" w:date="2025-04-08T14:05:00Z" w16du:dateUtc="2025-04-08T18:05:00Z">
        <w:r w:rsidR="006D1DC3" w:rsidRPr="006B0C9A">
          <w:rPr>
            <w:color w:val="000000" w:themeColor="text1"/>
            <w:rPrChange w:id="585" w:author="Martin, Greta Katherine" w:date="2025-04-28T16:13:00Z" w16du:dateUtc="2025-04-28T20:13:00Z">
              <w:rPr/>
            </w:rPrChange>
          </w:rPr>
          <w:t>nitude than those found by Barboza et al.</w:t>
        </w:r>
      </w:ins>
      <w:ins w:id="586" w:author="Martin, Greta Katherine" w:date="2025-04-25T08:24:00Z" w16du:dateUtc="2025-04-25T12:24:00Z">
        <w:r w:rsidR="00DD427C" w:rsidRPr="006B0C9A">
          <w:rPr>
            <w:color w:val="000000" w:themeColor="text1"/>
            <w:rPrChange w:id="587" w:author="Martin, Greta Katherine" w:date="2025-04-28T16:13:00Z" w16du:dateUtc="2025-04-28T20:13:00Z">
              <w:rPr/>
            </w:rPrChange>
          </w:rPr>
          <w:t xml:space="preserve"> </w:t>
        </w:r>
      </w:ins>
      <w:ins w:id="588" w:author="Martin, Greta Katherine" w:date="2025-04-25T08:32:00Z" w16du:dateUtc="2025-04-25T12:32:00Z">
        <w:r w:rsidR="00DD427C" w:rsidRPr="006B0C9A">
          <w:rPr>
            <w:color w:val="000000" w:themeColor="text1"/>
            <w:rPrChange w:id="589" w:author="Martin, Greta Katherine" w:date="2025-04-28T16:13:00Z" w16du:dateUtc="2025-04-28T20:13:00Z">
              <w:rPr>
                <w:color w:val="156082" w:themeColor="accent1"/>
              </w:rPr>
            </w:rPrChange>
          </w:rPr>
          <w:t>Our use of total population</w:t>
        </w:r>
      </w:ins>
      <w:ins w:id="590" w:author="Martin, Greta Katherine" w:date="2025-04-25T08:24:00Z" w16du:dateUtc="2025-04-25T12:24:00Z">
        <w:r w:rsidR="00DD427C" w:rsidRPr="006B0C9A">
          <w:rPr>
            <w:color w:val="000000" w:themeColor="text1"/>
            <w:rPrChange w:id="591" w:author="Martin, Greta Katherine" w:date="2025-04-28T16:13:00Z" w16du:dateUtc="2025-04-28T20:13:00Z">
              <w:rPr>
                <w:color w:val="156082" w:themeColor="accent1"/>
              </w:rPr>
            </w:rPrChange>
          </w:rPr>
          <w:t xml:space="preserve"> may overestimate the health benefits of increased greenspace and health losses from decreases.</w:t>
        </w:r>
      </w:ins>
    </w:p>
    <w:p w14:paraId="078C4639" w14:textId="7FEDD242" w:rsidR="00507D1B" w:rsidRPr="006B0C9A" w:rsidRDefault="00E445DA" w:rsidP="00551D54">
      <w:pPr>
        <w:rPr>
          <w:color w:val="000000" w:themeColor="text1"/>
          <w:rPrChange w:id="592" w:author="Martin, Greta Katherine" w:date="2025-04-28T16:13:00Z" w16du:dateUtc="2025-04-28T20:13:00Z">
            <w:rPr/>
          </w:rPrChange>
        </w:rPr>
      </w:pPr>
      <w:r w:rsidRPr="006B0C9A">
        <w:rPr>
          <w:color w:val="000000" w:themeColor="text1"/>
          <w:rPrChange w:id="593" w:author="Martin, Greta Katherine" w:date="2025-04-28T16:13:00Z" w16du:dateUtc="2025-04-28T20:13:00Z">
            <w:rPr/>
          </w:rPrChange>
        </w:rPr>
        <w:t xml:space="preserve"> </w:t>
      </w:r>
    </w:p>
    <w:p w14:paraId="28D46362" w14:textId="453BA0C0" w:rsidR="00B050E8" w:rsidRDefault="00190084" w:rsidP="00551D54">
      <w:pPr>
        <w:rPr>
          <w:ins w:id="594" w:author="Martin, Greta Katherine" w:date="2025-04-02T15:04:00Z" w16du:dateUtc="2025-04-02T19:04:00Z"/>
        </w:rPr>
      </w:pPr>
      <w:r w:rsidRPr="006B0C9A">
        <w:rPr>
          <w:color w:val="000000" w:themeColor="text1"/>
          <w:rPrChange w:id="595" w:author="Martin, Greta Katherine" w:date="2025-04-28T16:13:00Z" w16du:dateUtc="2025-04-28T20:13:00Z">
            <w:rPr/>
          </w:rPrChange>
        </w:rPr>
        <w:t>There are several key limitations to our study. We use one exposure-response function globally that is based on primarily European and North American populations.</w:t>
      </w:r>
      <w:r w:rsidR="00F80B47" w:rsidRPr="006B0C9A">
        <w:rPr>
          <w:color w:val="000000" w:themeColor="text1"/>
          <w:rPrChange w:id="596" w:author="Martin, Greta Katherine" w:date="2025-04-28T16:13:00Z" w16du:dateUtc="2025-04-28T20:13:00Z">
            <w:rPr/>
          </w:rPrChange>
        </w:rPr>
        <w:t xml:space="preserve"> </w:t>
      </w:r>
      <w:r w:rsidRPr="006B0C9A">
        <w:rPr>
          <w:color w:val="000000" w:themeColor="text1"/>
          <w:rPrChange w:id="597" w:author="Martin, Greta Katherine" w:date="2025-04-28T16:13:00Z" w16du:dateUtc="2025-04-28T20:13:00Z">
            <w:rPr/>
          </w:rPrChange>
        </w:rPr>
        <w:t xml:space="preserve">The relationship between NDVI and all-cause mortality may be related to many factors that also vary by region. </w:t>
      </w:r>
      <w:ins w:id="598" w:author="Martin, Greta Katherine" w:date="2025-04-28T11:10:00Z" w16du:dateUtc="2025-04-28T15:10:00Z">
        <w:r w:rsidR="00F80B47" w:rsidRPr="006B0C9A">
          <w:rPr>
            <w:color w:val="000000" w:themeColor="text1"/>
            <w:rPrChange w:id="599" w:author="Martin, Greta Katherine" w:date="2025-04-28T16:13:00Z" w16du:dateUtc="2025-04-28T20:13:00Z">
              <w:rPr>
                <w:color w:val="156082" w:themeColor="accent1"/>
              </w:rPr>
            </w:rPrChange>
          </w:rPr>
          <w:t>To address this, we chose a large-scale meta-analysis to be as generalizable as possible.</w:t>
        </w:r>
        <w:r w:rsidR="00F80B47" w:rsidRPr="006B0C9A">
          <w:rPr>
            <w:color w:val="000000" w:themeColor="text1"/>
            <w:rPrChange w:id="600" w:author="Martin, Greta Katherine" w:date="2025-04-28T16:13:00Z" w16du:dateUtc="2025-04-28T20:13:00Z">
              <w:rPr/>
            </w:rPrChange>
          </w:rPr>
          <w:t xml:space="preserve"> </w:t>
        </w:r>
      </w:ins>
      <w:ins w:id="601" w:author="Martin, Greta Katherine" w:date="2025-04-28T11:11:00Z" w16du:dateUtc="2025-04-28T15:11:00Z">
        <w:r w:rsidR="00F80B47" w:rsidRPr="006B0C9A">
          <w:rPr>
            <w:color w:val="000000" w:themeColor="text1"/>
            <w:rPrChange w:id="602" w:author="Martin, Greta Katherine" w:date="2025-04-28T16:13:00Z" w16du:dateUtc="2025-04-28T20:13:00Z">
              <w:rPr>
                <w:color w:val="156082" w:themeColor="accent1"/>
              </w:rPr>
            </w:rPrChange>
          </w:rPr>
          <w:t xml:space="preserve">While the current evidence base linking greenspace and all-cause mortality does not support a city-specific approach, there are many </w:t>
        </w:r>
      </w:ins>
      <w:ins w:id="603" w:author="Martin, Greta Katherine" w:date="2025-04-28T11:12:00Z" w16du:dateUtc="2025-04-28T15:12:00Z">
        <w:r w:rsidR="00F80B47" w:rsidRPr="006B0C9A">
          <w:rPr>
            <w:color w:val="000000" w:themeColor="text1"/>
            <w:rPrChange w:id="604" w:author="Martin, Greta Katherine" w:date="2025-04-28T16:13:00Z" w16du:dateUtc="2025-04-28T20:13:00Z">
              <w:rPr>
                <w:color w:val="156082" w:themeColor="accent1"/>
              </w:rPr>
            </w:rPrChange>
          </w:rPr>
          <w:t xml:space="preserve">city-level </w:t>
        </w:r>
      </w:ins>
      <w:ins w:id="605" w:author="Martin, Greta Katherine" w:date="2025-04-28T11:11:00Z" w16du:dateUtc="2025-04-28T15:11:00Z">
        <w:r w:rsidR="00F80B47" w:rsidRPr="006B0C9A">
          <w:rPr>
            <w:color w:val="000000" w:themeColor="text1"/>
            <w:rPrChange w:id="606" w:author="Martin, Greta Katherine" w:date="2025-04-28T16:13:00Z" w16du:dateUtc="2025-04-28T20:13:00Z">
              <w:rPr>
                <w:color w:val="156082" w:themeColor="accent1"/>
              </w:rPr>
            </w:rPrChange>
          </w:rPr>
          <w:t xml:space="preserve">factors that </w:t>
        </w:r>
      </w:ins>
      <w:ins w:id="607" w:author="Martin, Greta Katherine" w:date="2025-04-28T16:13:00Z" w16du:dateUtc="2025-04-28T20:13:00Z">
        <w:r w:rsidR="006B0C9A">
          <w:rPr>
            <w:color w:val="000000" w:themeColor="text1"/>
          </w:rPr>
          <w:t>c</w:t>
        </w:r>
      </w:ins>
      <w:ins w:id="608" w:author="Martin, Greta Katherine" w:date="2025-04-28T11:11:00Z" w16du:dateUtc="2025-04-28T15:11:00Z">
        <w:r w:rsidR="00F80B47" w:rsidRPr="006B0C9A">
          <w:rPr>
            <w:color w:val="000000" w:themeColor="text1"/>
            <w:rPrChange w:id="609" w:author="Martin, Greta Katherine" w:date="2025-04-28T16:13:00Z" w16du:dateUtc="2025-04-28T20:13:00Z">
              <w:rPr>
                <w:color w:val="156082" w:themeColor="accent1"/>
              </w:rPr>
            </w:rPrChange>
          </w:rPr>
          <w:t xml:space="preserve">ould </w:t>
        </w:r>
      </w:ins>
      <w:ins w:id="610" w:author="Martin, Greta Katherine" w:date="2025-04-28T11:12:00Z" w16du:dateUtc="2025-04-28T15:12:00Z">
        <w:r w:rsidR="00F80B47" w:rsidRPr="006B0C9A">
          <w:rPr>
            <w:color w:val="000000" w:themeColor="text1"/>
            <w:rPrChange w:id="611" w:author="Martin, Greta Katherine" w:date="2025-04-28T16:13:00Z" w16du:dateUtc="2025-04-28T20:13:00Z">
              <w:rPr>
                <w:color w:val="156082" w:themeColor="accent1"/>
              </w:rPr>
            </w:rPrChange>
          </w:rPr>
          <w:t>theoretically</w:t>
        </w:r>
      </w:ins>
      <w:ins w:id="612" w:author="Martin, Greta Katherine" w:date="2025-04-28T11:11:00Z" w16du:dateUtc="2025-04-28T15:11:00Z">
        <w:r w:rsidR="00F80B47" w:rsidRPr="006B0C9A">
          <w:rPr>
            <w:color w:val="000000" w:themeColor="text1"/>
            <w:rPrChange w:id="613" w:author="Martin, Greta Katherine" w:date="2025-04-28T16:13:00Z" w16du:dateUtc="2025-04-28T20:13:00Z">
              <w:rPr>
                <w:color w:val="156082" w:themeColor="accent1"/>
              </w:rPr>
            </w:rPrChange>
          </w:rPr>
          <w:t xml:space="preserve"> </w:t>
        </w:r>
      </w:ins>
      <w:ins w:id="614" w:author="Martin, Greta Katherine" w:date="2025-04-28T11:12:00Z" w16du:dateUtc="2025-04-28T15:12:00Z">
        <w:r w:rsidR="00F80B47" w:rsidRPr="006B0C9A">
          <w:rPr>
            <w:color w:val="000000" w:themeColor="text1"/>
            <w:rPrChange w:id="615" w:author="Martin, Greta Katherine" w:date="2025-04-28T16:13:00Z" w16du:dateUtc="2025-04-28T20:13:00Z">
              <w:rPr/>
            </w:rPrChange>
          </w:rPr>
          <w:t>influence the relationship    between greenspace and mortality</w:t>
        </w:r>
        <w:r w:rsidR="00F80B47" w:rsidRPr="006B0C9A">
          <w:rPr>
            <w:color w:val="000000" w:themeColor="text1"/>
            <w:rPrChange w:id="616" w:author="Martin, Greta Katherine" w:date="2025-04-28T16:13:00Z" w16du:dateUtc="2025-04-28T20:13:00Z">
              <w:rPr>
                <w:color w:val="156082" w:themeColor="accent1"/>
              </w:rPr>
            </w:rPrChange>
          </w:rPr>
          <w:t xml:space="preserve"> </w:t>
        </w:r>
      </w:ins>
      <w:ins w:id="617" w:author="Martin, Greta Katherine" w:date="2025-04-28T11:11:00Z" w16du:dateUtc="2025-04-28T15:11:00Z">
        <w:r w:rsidR="00F80B47" w:rsidRPr="006B0C9A">
          <w:rPr>
            <w:color w:val="000000" w:themeColor="text1"/>
            <w:rPrChange w:id="618" w:author="Martin, Greta Katherine" w:date="2025-04-28T16:13:00Z" w16du:dateUtc="2025-04-28T20:13:00Z">
              <w:rPr>
                <w:color w:val="156082" w:themeColor="accent1"/>
              </w:rPr>
            </w:rPrChange>
          </w:rPr>
          <w:t>such as</w:t>
        </w:r>
      </w:ins>
      <w:ins w:id="619" w:author="Martin, Greta Katherine" w:date="2025-04-28T11:10:00Z" w16du:dateUtc="2025-04-28T15:10:00Z">
        <w:r w:rsidR="00F80B47" w:rsidRPr="006B0C9A">
          <w:rPr>
            <w:color w:val="000000" w:themeColor="text1"/>
            <w:rPrChange w:id="620" w:author="Martin, Greta Katherine" w:date="2025-04-28T16:13:00Z" w16du:dateUtc="2025-04-28T20:13:00Z">
              <w:rPr/>
            </w:rPrChange>
          </w:rPr>
          <w:t xml:space="preserve"> c</w:t>
        </w:r>
      </w:ins>
      <w:del w:id="621" w:author="Martin, Greta Katherine" w:date="2025-04-28T11:10:00Z" w16du:dateUtc="2025-04-28T15:10:00Z">
        <w:r w:rsidRPr="006B0C9A" w:rsidDel="00F80B47">
          <w:rPr>
            <w:color w:val="000000" w:themeColor="text1"/>
            <w:rPrChange w:id="622" w:author="Martin, Greta Katherine" w:date="2025-04-28T16:13:00Z" w16du:dateUtc="2025-04-28T20:13:00Z">
              <w:rPr/>
            </w:rPrChange>
          </w:rPr>
          <w:delText>C</w:delText>
        </w:r>
      </w:del>
      <w:r w:rsidRPr="006B0C9A">
        <w:rPr>
          <w:color w:val="000000" w:themeColor="text1"/>
          <w:rPrChange w:id="623" w:author="Martin, Greta Katherine" w:date="2025-04-28T16:13:00Z" w16du:dateUtc="2025-04-28T20:13:00Z">
            <w:rPr/>
          </w:rPrChange>
        </w:rPr>
        <w:t xml:space="preserve">ity walkability (safety, pedestrian infrastructure, traffic, etc.), time spent at home where we have measured their exposure (employment type, leisure time, etc.), and other environmental hazards (heat, air pollution, noise, </w:t>
      </w:r>
      <w:proofErr w:type="spellStart"/>
      <w:r w:rsidRPr="006B0C9A">
        <w:rPr>
          <w:color w:val="000000" w:themeColor="text1"/>
          <w:rPrChange w:id="624" w:author="Martin, Greta Katherine" w:date="2025-04-28T16:13:00Z" w16du:dateUtc="2025-04-28T20:13:00Z">
            <w:rPr/>
          </w:rPrChange>
        </w:rPr>
        <w:t>etc</w:t>
      </w:r>
      <w:proofErr w:type="spellEnd"/>
      <w:del w:id="625" w:author="Martin, Greta Katherine" w:date="2025-04-28T11:13:00Z" w16du:dateUtc="2025-04-28T15:13:00Z">
        <w:r w:rsidRPr="006B0C9A" w:rsidDel="00F80B47">
          <w:rPr>
            <w:color w:val="000000" w:themeColor="text1"/>
            <w:rPrChange w:id="626" w:author="Martin, Greta Katherine" w:date="2025-04-28T16:13:00Z" w16du:dateUtc="2025-04-28T20:13:00Z">
              <w:rPr/>
            </w:rPrChange>
          </w:rPr>
          <w:delText>.) is likely different globally and coul</w:delText>
        </w:r>
      </w:del>
      <w:ins w:id="627" w:author="Martin, Greta Katherine" w:date="2025-04-28T11:13:00Z" w16du:dateUtc="2025-04-28T15:13:00Z">
        <w:r w:rsidR="00F80B47" w:rsidRPr="006B0C9A">
          <w:rPr>
            <w:color w:val="000000" w:themeColor="text1"/>
            <w:rPrChange w:id="628" w:author="Martin, Greta Katherine" w:date="2025-04-28T16:13:00Z" w16du:dateUtc="2025-04-28T20:13:00Z">
              <w:rPr/>
            </w:rPrChange>
          </w:rPr>
          <w:t>)</w:t>
        </w:r>
      </w:ins>
      <w:del w:id="629" w:author="Martin, Greta Katherine" w:date="2025-04-28T11:13:00Z" w16du:dateUtc="2025-04-28T15:13:00Z">
        <w:r w:rsidRPr="006B0C9A" w:rsidDel="00F80B47">
          <w:rPr>
            <w:color w:val="000000" w:themeColor="text1"/>
            <w:rPrChange w:id="630" w:author="Martin, Greta Katherine" w:date="2025-04-28T16:13:00Z" w16du:dateUtc="2025-04-28T20:13:00Z">
              <w:rPr/>
            </w:rPrChange>
          </w:rPr>
          <w:delText>d</w:delText>
        </w:r>
      </w:del>
      <w:del w:id="631" w:author="Martin, Greta Katherine" w:date="2025-04-28T11:12:00Z" w16du:dateUtc="2025-04-28T15:12:00Z">
        <w:r w:rsidRPr="006B0C9A" w:rsidDel="00F80B47">
          <w:rPr>
            <w:color w:val="000000" w:themeColor="text1"/>
            <w:rPrChange w:id="632" w:author="Martin, Greta Katherine" w:date="2025-04-28T16:13:00Z" w16du:dateUtc="2025-04-28T20:13:00Z">
              <w:rPr/>
            </w:rPrChange>
          </w:rPr>
          <w:delText xml:space="preserve"> influence the relationship    between greenspace and mortality</w:delText>
        </w:r>
      </w:del>
      <w:r w:rsidRPr="006B0C9A">
        <w:rPr>
          <w:color w:val="000000" w:themeColor="text1"/>
          <w:rPrChange w:id="633" w:author="Martin, Greta Katherine" w:date="2025-04-28T16:13:00Z" w16du:dateUtc="2025-04-28T20:13:00Z">
            <w:rPr/>
          </w:rPrChange>
        </w:rPr>
        <w:t xml:space="preserve">. Individual factors like age, socioeconomic status, and gender might impact the health benefits of greenspace. While the meta-analysis </w:t>
      </w:r>
      <w:r>
        <w:t>we used controls for many of these city and individual factors, the populations included might not be generalizable globally.</w:t>
      </w:r>
      <w:del w:id="634" w:author="Martin, Greta Katherine" w:date="2025-04-02T15:05:00Z" w16du:dateUtc="2025-04-02T19:05:00Z">
        <w:r w:rsidDel="00B050E8">
          <w:delText xml:space="preserve"> </w:delText>
        </w:r>
      </w:del>
      <w:ins w:id="635"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636" w:author="Martin, Greta Katherine" w:date="2025-04-02T15:05:00Z" w16du:dateUtc="2025-04-02T19:05:00Z">
        <w:r w:rsidR="00B050E8">
          <w:t xml:space="preserve">Roughly half of the </w:t>
        </w:r>
      </w:ins>
      <w:ins w:id="637" w:author="Martin, Greta Katherine" w:date="2025-04-15T08:41:00Z" w16du:dateUtc="2025-04-15T12:41:00Z">
        <w:r w:rsidR="00F84646">
          <w:t xml:space="preserve">nine </w:t>
        </w:r>
      </w:ins>
      <w:ins w:id="638" w:author="Martin, Greta Katherine" w:date="2025-04-02T15:05:00Z" w16du:dateUtc="2025-04-02T19:05:00Z">
        <w:r w:rsidR="00B050E8">
          <w:t>studies included in the meta-analysis adjusted for air pollution and two of the</w:t>
        </w:r>
      </w:ins>
      <w:ins w:id="639" w:author="Martin, Greta Katherine" w:date="2025-04-15T08:41:00Z" w16du:dateUtc="2025-04-15T12:41:00Z">
        <w:r w:rsidR="00F84646">
          <w:t>m</w:t>
        </w:r>
      </w:ins>
      <w:ins w:id="640"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641" w:author="Martin, Greta Katherine" w:date="2025-04-02T15:09:00Z" w16du:dateUtc="2025-04-02T19:09:00Z">
        <w:r w:rsidR="00B050E8">
          <w:t>. Furthermore, the timescale on which exposure to higher levels of NDVI improves health is unknown. The studies included in the meta-analysis range in follow-up ti</w:t>
        </w:r>
      </w:ins>
      <w:ins w:id="642" w:author="Martin, Greta Katherine" w:date="2025-04-02T15:10:00Z" w16du:dateUtc="2025-04-02T19:10:00Z">
        <w:r w:rsidR="00B050E8">
          <w:t xml:space="preserve">me from four to 18 years. </w:t>
        </w:r>
      </w:ins>
      <w:ins w:id="643" w:author="Martin, Greta Katherine" w:date="2025-04-02T15:11:00Z" w16du:dateUtc="2025-04-02T19:11:00Z">
        <w:r w:rsidR="00116098">
          <w:t>If the changes</w:t>
        </w:r>
      </w:ins>
      <w:ins w:id="644" w:author="Martin, Greta Katherine" w:date="2025-04-02T15:12:00Z" w16du:dateUtc="2025-04-02T19:12:00Z">
        <w:r w:rsidR="00116098">
          <w:t xml:space="preserve"> in NDVI across the two time periods do not reflect true trends but rather temporary increases or decreases, our results will not </w:t>
        </w:r>
      </w:ins>
      <w:ins w:id="645" w:author="Martin, Greta Katherine" w:date="2025-04-02T15:13:00Z" w16du:dateUtc="2025-04-02T19:13:00Z">
        <w:r w:rsidR="00116098">
          <w:t>be applicable to future heath projections.</w:t>
        </w:r>
      </w:ins>
    </w:p>
    <w:p w14:paraId="4BAED56C" w14:textId="77777777" w:rsidR="00B050E8" w:rsidRDefault="00B050E8" w:rsidP="00551D54">
      <w:pPr>
        <w:rPr>
          <w:ins w:id="646"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6D6F4A5E"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647" w:author="Martin, Greta Katherine" w:date="2025-03-27T12:16:00Z" w16du:dateUtc="2025-03-27T16:16:00Z">
        <w:r w:rsidR="00AD04B4">
          <w:t xml:space="preserve"> </w:t>
        </w:r>
      </w:ins>
      <w:ins w:id="648" w:author="Martin, Greta Katherine" w:date="2025-03-27T12:17:00Z" w16du:dateUtc="2025-03-27T16:17:00Z">
        <w:r w:rsidR="00AD04B4">
          <w:t xml:space="preserve">Urbanization in the past decade could also </w:t>
        </w:r>
        <w:r w:rsidR="004F541A">
          <w:t xml:space="preserve">contribute to these changes, as </w:t>
        </w:r>
      </w:ins>
      <w:ins w:id="649" w:author="Martin, Greta Katherine" w:date="2025-03-27T12:18:00Z" w16du:dateUtc="2025-03-27T16:18:00Z">
        <w:r w:rsidR="004F541A">
          <w:t>we used a consistent urban boundary definition across the ten-year period, however cities may have grown and morphed over this time.</w:t>
        </w:r>
      </w:ins>
      <w:ins w:id="650" w:author="Martin, Greta Katherine" w:date="2025-04-15T16:14:00Z" w16du:dateUtc="2025-04-15T20:14:00Z">
        <w:r w:rsidR="00AC04E2">
          <w:t xml:space="preserve"> We explored changes in urban f</w:t>
        </w:r>
      </w:ins>
      <w:ins w:id="651" w:author="Martin, Greta Katherine" w:date="2025-04-15T16:15:00Z" w16du:dateUtc="2025-04-15T20:15:00Z">
        <w:r w:rsidR="00AC04E2">
          <w:t>raction in a sensitivity analysis (Fig. S7</w:t>
        </w:r>
      </w:ins>
      <w:ins w:id="652" w:author="Martin, Greta Katherine" w:date="2025-04-28T16:19:00Z" w16du:dateUtc="2025-04-28T20:19:00Z">
        <w:r w:rsidR="00DC38FF">
          <w:t>, S8</w:t>
        </w:r>
      </w:ins>
      <w:ins w:id="653" w:author="Martin, Greta Katherine" w:date="2025-04-15T16:15:00Z" w16du:dateUtc="2025-04-15T20:15:00Z">
        <w:r w:rsidR="00AC04E2">
          <w:t>) and found no correlation between the urban fraction across cities and year.</w:t>
        </w:r>
      </w:ins>
      <w:ins w:id="654" w:author="Martin, Greta Katherine" w:date="2025-04-09T22:42:00Z" w16du:dateUtc="2025-04-10T02:42:00Z">
        <w:r w:rsidR="00E710C0" w:rsidDel="00E710C0">
          <w:t xml:space="preserve"> </w:t>
        </w:r>
      </w:ins>
      <w:del w:id="655" w:author="Martin, Greta Katherine" w:date="2025-04-09T22:42:00Z" w16du:dateUtc="2025-04-10T02:42:00Z">
        <w:r w:rsidR="008929AF" w:rsidDel="00E710C0">
          <w:delText xml:space="preserve"> </w:delText>
        </w:r>
      </w:del>
      <w:r w:rsidR="008929AF">
        <w:t xml:space="preserve">To account for </w:t>
      </w:r>
      <w:del w:id="656" w:author="Martin, Greta Katherine" w:date="2025-04-15T16:16:00Z" w16du:dateUtc="2025-04-15T20:16:00Z">
        <w:r w:rsidR="008929AF" w:rsidDel="00272E95">
          <w:delText xml:space="preserve">these </w:delText>
        </w:r>
      </w:del>
      <w:r w:rsidR="008929AF">
        <w:t>cyclical patterns, we compare</w:t>
      </w:r>
      <w:r w:rsidR="00010CDC">
        <w:t>d</w:t>
      </w:r>
      <w:r w:rsidR="008929AF">
        <w:t xml:space="preserve"> </w:t>
      </w:r>
      <w:r w:rsidR="008929AF">
        <w:lastRenderedPageBreak/>
        <w:t xml:space="preserve">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657" w:author="Martin, Greta Katherine" w:date="2025-04-08T14:24:00Z" w16du:dateUtc="2025-04-08T18:24:00Z">
        <w:r w:rsidR="00092D06">
          <w:t xml:space="preserve">We aim to disentangle </w:t>
        </w:r>
      </w:ins>
      <w:ins w:id="658" w:author="Martin, Greta Katherine" w:date="2025-04-08T14:25:00Z" w16du:dateUtc="2025-04-08T18:25:00Z">
        <w:r w:rsidR="00092D06">
          <w:t>the impact of different drivers of changes</w:t>
        </w:r>
      </w:ins>
      <w:ins w:id="659" w:author="Martin, Greta Katherine" w:date="2025-04-08T14:26:00Z" w16du:dateUtc="2025-04-08T18:26:00Z">
        <w:r w:rsidR="00092D06">
          <w:t xml:space="preserve"> in NDVI</w:t>
        </w:r>
      </w:ins>
      <w:ins w:id="660" w:author="Martin, Greta Katherine" w:date="2025-04-08T14:25:00Z" w16du:dateUtc="2025-04-08T18:25:00Z">
        <w:r w:rsidR="00092D06">
          <w:t xml:space="preserve"> in future work</w:t>
        </w:r>
      </w:ins>
      <w:ins w:id="661" w:author="Martin, Greta Katherine" w:date="2025-04-08T14:26:00Z" w16du:dateUtc="2025-04-08T18:26:00Z">
        <w:r w:rsidR="00092D06">
          <w:t xml:space="preserve"> </w:t>
        </w:r>
      </w:ins>
      <w:ins w:id="662" w:author="Martin, Greta Katherine" w:date="2025-04-08T14:25:00Z" w16du:dateUtc="2025-04-08T18:25:00Z">
        <w:r w:rsidR="00092D06">
          <w:t xml:space="preserve">to provide a better understanding of the impact of efforts to </w:t>
        </w:r>
      </w:ins>
      <w:ins w:id="663" w:author="Martin, Greta Katherine" w:date="2025-04-08T14:26:00Z" w16du:dateUtc="2025-04-08T18:26:00Z">
        <w:r w:rsidR="00092D06">
          <w:t>expand urban greenspace amidst climate change, urbanization, and meteorologic flu</w:t>
        </w:r>
      </w:ins>
      <w:ins w:id="664" w:author="Martin, Greta Katherine" w:date="2025-04-08T14:27:00Z" w16du:dateUtc="2025-04-08T18:27:00Z">
        <w:r w:rsidR="00020AE2">
          <w:t>ct</w:t>
        </w:r>
      </w:ins>
      <w:ins w:id="665"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7A74512"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del w:id="666" w:author="Martin, Greta Katherine" w:date="2025-04-28T16:21:00Z" w16du:dateUtc="2025-04-28T20:21:00Z">
        <w:r w:rsidR="002E0822" w:rsidDel="009E1DB8">
          <w:delText xml:space="preserve">median </w:delText>
        </w:r>
      </w:del>
      <w:ins w:id="667" w:author="Martin, Greta Katherine" w:date="2025-04-28T16:21:00Z" w16du:dateUtc="2025-04-28T20:21:00Z">
        <w:r w:rsidR="009E1DB8">
          <w:t>mean</w:t>
        </w:r>
        <w:r w:rsidR="009E1DB8">
          <w:t xml:space="preserve"> </w:t>
        </w:r>
      </w:ins>
      <w:r w:rsidR="002E0822">
        <w:t xml:space="preserve">of </w:t>
      </w:r>
      <w:ins w:id="668" w:author="Martin, Greta Katherine" w:date="2025-04-28T16:21:00Z" w16du:dateUtc="2025-04-28T20:21:00Z">
        <w:r w:rsidR="009E1DB8" w:rsidRPr="00BB6EFB">
          <w:t xml:space="preserve">0.19 </w:t>
        </w:r>
        <w:r w:rsidR="009E1DB8">
          <w:t>(95% CI: 0.15, 0.25)</w:t>
        </w:r>
      </w:ins>
      <w:del w:id="669" w:author="Martin, Greta Katherine" w:date="2025-04-28T16:21:00Z" w16du:dateUtc="2025-04-28T20:21:00Z">
        <w:r w:rsidR="00CB1D2D" w:rsidDel="009E1DB8">
          <w:delText>0.</w:delText>
        </w:r>
        <w:r w:rsidR="002E0822" w:rsidDel="009E1DB8">
          <w:delText>2</w:delText>
        </w:r>
        <w:r w:rsidR="00CB1D2D" w:rsidDel="009E1DB8">
          <w:delText>9</w:delText>
        </w:r>
        <w:r w:rsidR="000537E1" w:rsidDel="009E1DB8">
          <w:delText xml:space="preserve"> more</w:delText>
        </w:r>
      </w:del>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ins w:id="670" w:author="Martin, Greta Katherine" w:date="2025-04-16T09:48:00Z" w16du:dateUtc="2025-04-16T13:48:00Z"/>
          <w:b/>
          <w:bCs/>
        </w:rPr>
      </w:pPr>
    </w:p>
    <w:p w14:paraId="7674D68C" w14:textId="77777777" w:rsidR="00D33D88" w:rsidRDefault="00D33D88" w:rsidP="00FA2EC9">
      <w:pPr>
        <w:rPr>
          <w:ins w:id="671" w:author="Martin, Greta Katherine" w:date="2025-04-16T09:48:00Z" w16du:dateUtc="2025-04-16T13:48:00Z"/>
          <w:b/>
          <w:bCs/>
        </w:rPr>
      </w:pPr>
    </w:p>
    <w:p w14:paraId="609FBD17" w14:textId="77777777" w:rsidR="00D33D88" w:rsidRDefault="00D33D88" w:rsidP="00FA2EC9">
      <w:pPr>
        <w:rPr>
          <w:ins w:id="672" w:author="Martin, Greta Katherine" w:date="2025-04-16T09:48:00Z" w16du:dateUtc="2025-04-16T13:48:00Z"/>
          <w:b/>
          <w:bCs/>
        </w:rPr>
      </w:pPr>
    </w:p>
    <w:p w14:paraId="15B46A6E" w14:textId="77777777" w:rsidR="00D33D88" w:rsidRDefault="00D33D88" w:rsidP="00FA2EC9">
      <w:pPr>
        <w:rPr>
          <w:ins w:id="673" w:author="Martin, Greta Katherine" w:date="2025-04-16T09:48:00Z" w16du:dateUtc="2025-04-16T13:48:00Z"/>
          <w:b/>
          <w:bCs/>
        </w:rPr>
      </w:pPr>
    </w:p>
    <w:p w14:paraId="202D25C9" w14:textId="77777777" w:rsidR="00D33D88" w:rsidRDefault="00D33D88" w:rsidP="00FA2EC9">
      <w:pPr>
        <w:rPr>
          <w:ins w:id="674" w:author="Martin, Greta Katherine" w:date="2025-04-16T09:48:00Z" w16du:dateUtc="2025-04-16T13:48:00Z"/>
          <w:b/>
          <w:bCs/>
        </w:rPr>
      </w:pPr>
    </w:p>
    <w:p w14:paraId="319241FC" w14:textId="77777777" w:rsidR="00D33D88" w:rsidRDefault="00D33D88" w:rsidP="00FA2EC9">
      <w:pPr>
        <w:rPr>
          <w:ins w:id="675" w:author="Martin, Greta Katherine" w:date="2025-04-16T09:48:00Z" w16du:dateUtc="2025-04-16T13:48:00Z"/>
          <w:b/>
          <w:bCs/>
        </w:rPr>
      </w:pPr>
    </w:p>
    <w:p w14:paraId="53786062" w14:textId="77777777" w:rsidR="00D33D88" w:rsidRDefault="00D33D88" w:rsidP="00FA2EC9">
      <w:pPr>
        <w:rPr>
          <w:ins w:id="676" w:author="Martin, Greta Katherine" w:date="2025-04-16T09:48:00Z" w16du:dateUtc="2025-04-16T13:48:00Z"/>
          <w:b/>
          <w:bCs/>
        </w:rPr>
      </w:pPr>
    </w:p>
    <w:p w14:paraId="21C28E38" w14:textId="77777777" w:rsidR="00D33D88" w:rsidRDefault="00D33D88" w:rsidP="00FA2EC9">
      <w:pPr>
        <w:rPr>
          <w:ins w:id="677" w:author="Martin, Greta Katherine" w:date="2025-04-16T09:48:00Z" w16du:dateUtc="2025-04-16T13:48:00Z"/>
          <w:b/>
          <w:bCs/>
        </w:rPr>
      </w:pPr>
    </w:p>
    <w:p w14:paraId="15D63AF3" w14:textId="77777777" w:rsidR="00D33D88" w:rsidRDefault="00D33D88" w:rsidP="00FA2EC9">
      <w:pPr>
        <w:rPr>
          <w:ins w:id="678" w:author="Martin, Greta Katherine" w:date="2025-04-16T09:48:00Z" w16du:dateUtc="2025-04-16T13:48:00Z"/>
          <w:b/>
          <w:bCs/>
        </w:rPr>
      </w:pPr>
    </w:p>
    <w:p w14:paraId="24526340" w14:textId="77777777" w:rsidR="00D33D88" w:rsidRDefault="00D33D88" w:rsidP="00FA2EC9">
      <w:pPr>
        <w:rPr>
          <w:ins w:id="679" w:author="Martin, Greta Katherine" w:date="2025-04-16T09:48:00Z" w16du:dateUtc="2025-04-16T13:48:00Z"/>
          <w:b/>
          <w:bCs/>
        </w:rPr>
      </w:pPr>
    </w:p>
    <w:p w14:paraId="031C8A14" w14:textId="77777777" w:rsidR="00D33D88" w:rsidRDefault="00D33D88" w:rsidP="00FA2EC9">
      <w:pPr>
        <w:rPr>
          <w:ins w:id="680" w:author="Martin, Greta Katherine" w:date="2025-04-16T09:48:00Z" w16du:dateUtc="2025-04-16T13:48:00Z"/>
          <w:b/>
          <w:bCs/>
        </w:rPr>
      </w:pPr>
    </w:p>
    <w:p w14:paraId="67E57556" w14:textId="77777777" w:rsidR="00D33D88" w:rsidRDefault="00D33D88" w:rsidP="00FA2EC9">
      <w:pPr>
        <w:rPr>
          <w:ins w:id="681" w:author="Martin, Greta Katherine" w:date="2025-04-16T09:48:00Z" w16du:dateUtc="2025-04-16T13:48:00Z"/>
          <w:b/>
          <w:bCs/>
        </w:rPr>
      </w:pPr>
    </w:p>
    <w:p w14:paraId="26936F04" w14:textId="77777777" w:rsidR="00D33D88" w:rsidRDefault="00D33D88" w:rsidP="00FA2EC9">
      <w:pPr>
        <w:rPr>
          <w:ins w:id="682" w:author="Martin, Greta Katherine" w:date="2025-04-16T09:48:00Z" w16du:dateUtc="2025-04-16T13:48:00Z"/>
          <w:b/>
          <w:bCs/>
        </w:rPr>
      </w:pPr>
    </w:p>
    <w:p w14:paraId="22047A74" w14:textId="77777777" w:rsidR="00D33D88" w:rsidRDefault="00D33D88" w:rsidP="00FA2EC9">
      <w:pPr>
        <w:rPr>
          <w:ins w:id="683" w:author="Martin, Greta Katherine" w:date="2025-04-16T09:48:00Z" w16du:dateUtc="2025-04-16T13:48:00Z"/>
          <w:b/>
          <w:bCs/>
        </w:rPr>
      </w:pPr>
    </w:p>
    <w:p w14:paraId="31F888DF" w14:textId="77777777" w:rsidR="00D33D88" w:rsidRDefault="00D33D88" w:rsidP="00FA2EC9">
      <w:pPr>
        <w:rPr>
          <w:ins w:id="684" w:author="Martin, Greta Katherine" w:date="2025-04-16T09:48:00Z" w16du:dateUtc="2025-04-16T13:48:00Z"/>
          <w:b/>
          <w:bCs/>
        </w:rPr>
      </w:pPr>
    </w:p>
    <w:p w14:paraId="68384614" w14:textId="77777777" w:rsidR="00D33D88" w:rsidRDefault="00D33D88" w:rsidP="00FA2EC9">
      <w:pPr>
        <w:rPr>
          <w:ins w:id="685" w:author="Martin, Greta Katherine" w:date="2025-04-16T09:48:00Z" w16du:dateUtc="2025-04-16T13:48:00Z"/>
          <w:b/>
          <w:bCs/>
        </w:rPr>
      </w:pPr>
    </w:p>
    <w:p w14:paraId="2BCFDFE3" w14:textId="77777777" w:rsidR="00D33D88" w:rsidDel="006956DF" w:rsidRDefault="00D33D88" w:rsidP="00FA2EC9">
      <w:pPr>
        <w:rPr>
          <w:del w:id="686" w:author="Martin, Greta Katherine" w:date="2025-04-28T16:22:00Z" w16du:dateUtc="2025-04-28T20:22:00Z"/>
          <w:b/>
          <w:bCs/>
        </w:rPr>
      </w:pPr>
    </w:p>
    <w:p w14:paraId="6B7CD3A2" w14:textId="77777777" w:rsidR="00F9185B" w:rsidDel="006956DF" w:rsidRDefault="00F9185B" w:rsidP="00FA2EC9">
      <w:pPr>
        <w:rPr>
          <w:del w:id="687" w:author="Martin, Greta Katherine" w:date="2025-04-28T16:22:00Z" w16du:dateUtc="2025-04-28T20:22:00Z"/>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3465A069" w14:textId="77777777" w:rsidR="00C92231" w:rsidRPr="00C92231" w:rsidRDefault="001E1F53" w:rsidP="00C92231">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C92231" w:rsidRPr="00C92231">
        <w:rPr>
          <w:rFonts w:ascii="Times New Roman" w:hAnsi="Times New Roman" w:cs="Times New Roman"/>
        </w:rPr>
        <w:t>1.</w:t>
      </w:r>
      <w:r w:rsidR="00C92231" w:rsidRPr="00C92231">
        <w:rPr>
          <w:rFonts w:ascii="Times New Roman" w:hAnsi="Times New Roman" w:cs="Times New Roman"/>
        </w:rPr>
        <w:tab/>
        <w:t xml:space="preserve">Alex Baeumler, Olivia D’Aoust, Maitreyi Das, et al. </w:t>
      </w:r>
      <w:r w:rsidR="00C92231" w:rsidRPr="00C92231">
        <w:rPr>
          <w:rFonts w:ascii="Times New Roman" w:hAnsi="Times New Roman" w:cs="Times New Roman"/>
          <w:i/>
          <w:iCs/>
        </w:rPr>
        <w:t>Demographic Trends and Urbanization</w:t>
      </w:r>
      <w:r w:rsidR="00C92231" w:rsidRPr="00C92231">
        <w:rPr>
          <w:rFonts w:ascii="Times New Roman" w:hAnsi="Times New Roman" w:cs="Times New Roman"/>
        </w:rPr>
        <w:t>. World Bank; 2021.</w:t>
      </w:r>
    </w:p>
    <w:p w14:paraId="39C7BA0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w:t>
      </w:r>
      <w:r w:rsidRPr="00C92231">
        <w:rPr>
          <w:rFonts w:ascii="Times New Roman" w:hAnsi="Times New Roman" w:cs="Times New Roman"/>
        </w:rPr>
        <w:tab/>
        <w:t xml:space="preserve">Hoornweg D, Sugar L, Gomez CLT. Cities and Greenhouse Gas Emissions: Moving Forward. </w:t>
      </w:r>
      <w:r w:rsidRPr="00C92231">
        <w:rPr>
          <w:rFonts w:ascii="Times New Roman" w:hAnsi="Times New Roman" w:cs="Times New Roman"/>
          <w:i/>
          <w:iCs/>
        </w:rPr>
        <w:t>Urbanisation</w:t>
      </w:r>
      <w:r w:rsidRPr="00C92231">
        <w:rPr>
          <w:rFonts w:ascii="Times New Roman" w:hAnsi="Times New Roman" w:cs="Times New Roman"/>
        </w:rPr>
        <w:t>. 2020;5(1):43-62. doi:10.1177/2455747120923557</w:t>
      </w:r>
    </w:p>
    <w:p w14:paraId="3E388F3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w:t>
      </w:r>
      <w:r w:rsidRPr="00C92231">
        <w:rPr>
          <w:rFonts w:ascii="Times New Roman" w:hAnsi="Times New Roman" w:cs="Times New Roman"/>
        </w:rPr>
        <w:tab/>
        <w:t xml:space="preserve">Luqman M, Rayner PJ, Gurney KR. On the impact of urbanisation on CO2 emissions. </w:t>
      </w:r>
      <w:r w:rsidRPr="00C92231">
        <w:rPr>
          <w:rFonts w:ascii="Times New Roman" w:hAnsi="Times New Roman" w:cs="Times New Roman"/>
          <w:i/>
          <w:iCs/>
        </w:rPr>
        <w:t>npj Urban Sustain</w:t>
      </w:r>
      <w:r w:rsidRPr="00C92231">
        <w:rPr>
          <w:rFonts w:ascii="Times New Roman" w:hAnsi="Times New Roman" w:cs="Times New Roman"/>
        </w:rPr>
        <w:t>. 2023;3(1):6. doi:10.1038/s42949-023-00084-2</w:t>
      </w:r>
    </w:p>
    <w:p w14:paraId="1ADBD1D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4.</w:t>
      </w:r>
      <w:r w:rsidRPr="00C92231">
        <w:rPr>
          <w:rFonts w:ascii="Times New Roman" w:hAnsi="Times New Roman" w:cs="Times New Roman"/>
        </w:rPr>
        <w:tab/>
        <w:t xml:space="preserve">Yang BY, Zhao T, Hu LX, et al. Greenspace and human health: An umbrella review. </w:t>
      </w:r>
      <w:r w:rsidRPr="00C92231">
        <w:rPr>
          <w:rFonts w:ascii="Times New Roman" w:hAnsi="Times New Roman" w:cs="Times New Roman"/>
          <w:i/>
          <w:iCs/>
        </w:rPr>
        <w:t>The Innovation</w:t>
      </w:r>
      <w:r w:rsidRPr="00C92231">
        <w:rPr>
          <w:rFonts w:ascii="Times New Roman" w:hAnsi="Times New Roman" w:cs="Times New Roman"/>
        </w:rPr>
        <w:t>. 2021;2(4):100164. doi:10.1016/j.xinn.2021.100164</w:t>
      </w:r>
    </w:p>
    <w:p w14:paraId="7E0D947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5.</w:t>
      </w:r>
      <w:r w:rsidRPr="00C92231">
        <w:rPr>
          <w:rFonts w:ascii="Times New Roman" w:hAnsi="Times New Roman" w:cs="Times New Roman"/>
        </w:rPr>
        <w:tab/>
        <w:t xml:space="preserve">Liu Z, Chen X, Cui H, et al. Green space exposure on depression and anxiety outcomes: A meta-analysis. </w:t>
      </w:r>
      <w:r w:rsidRPr="00C92231">
        <w:rPr>
          <w:rFonts w:ascii="Times New Roman" w:hAnsi="Times New Roman" w:cs="Times New Roman"/>
          <w:i/>
          <w:iCs/>
        </w:rPr>
        <w:t>Environmental Research</w:t>
      </w:r>
      <w:r w:rsidRPr="00C92231">
        <w:rPr>
          <w:rFonts w:ascii="Times New Roman" w:hAnsi="Times New Roman" w:cs="Times New Roman"/>
        </w:rPr>
        <w:t>. 2023;231:116303. doi:10.1016/j.envres.2023.116303</w:t>
      </w:r>
    </w:p>
    <w:p w14:paraId="6A05B35B"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6.</w:t>
      </w:r>
      <w:r w:rsidRPr="00C92231">
        <w:rPr>
          <w:rFonts w:ascii="Times New Roman" w:hAnsi="Times New Roman" w:cs="Times New Roman"/>
        </w:rPr>
        <w:tab/>
        <w:t xml:space="preserve">Hu CY, Yang XJ, Gui SY, et al. Residential greenness and birth outcomes: A systematic review and meta-analysis of observational studies. </w:t>
      </w:r>
      <w:r w:rsidRPr="00C92231">
        <w:rPr>
          <w:rFonts w:ascii="Times New Roman" w:hAnsi="Times New Roman" w:cs="Times New Roman"/>
          <w:i/>
          <w:iCs/>
        </w:rPr>
        <w:t>Environmental Research</w:t>
      </w:r>
      <w:r w:rsidRPr="00C92231">
        <w:rPr>
          <w:rFonts w:ascii="Times New Roman" w:hAnsi="Times New Roman" w:cs="Times New Roman"/>
        </w:rPr>
        <w:t>. 2021;193:110599. doi:10.1016/j.envres.2020.110599</w:t>
      </w:r>
    </w:p>
    <w:p w14:paraId="77BE9C5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7.</w:t>
      </w:r>
      <w:r w:rsidRPr="00C92231">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C92231">
        <w:rPr>
          <w:rFonts w:ascii="Times New Roman" w:hAnsi="Times New Roman" w:cs="Times New Roman"/>
          <w:i/>
          <w:iCs/>
        </w:rPr>
        <w:t>PLoS ONE</w:t>
      </w:r>
      <w:r w:rsidRPr="00C92231">
        <w:rPr>
          <w:rFonts w:ascii="Times New Roman" w:hAnsi="Times New Roman" w:cs="Times New Roman"/>
        </w:rPr>
        <w:t>. 2022;17(11):e0276517. doi:10.1371/journal.pone.0276517</w:t>
      </w:r>
    </w:p>
    <w:p w14:paraId="667FF61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8.</w:t>
      </w:r>
      <w:r w:rsidRPr="00C92231">
        <w:rPr>
          <w:rFonts w:ascii="Times New Roman" w:hAnsi="Times New Roman" w:cs="Times New Roman"/>
        </w:rPr>
        <w:tab/>
        <w:t xml:space="preserve">Li J, Xie Y, Xu J, et al. Association between greenspace and cancer: evidence from a systematic review and meta-analysis of multiple large cohort studies. </w:t>
      </w:r>
      <w:r w:rsidRPr="00C92231">
        <w:rPr>
          <w:rFonts w:ascii="Times New Roman" w:hAnsi="Times New Roman" w:cs="Times New Roman"/>
          <w:i/>
          <w:iCs/>
        </w:rPr>
        <w:t>Environ Sci Pollut Res</w:t>
      </w:r>
      <w:r w:rsidRPr="00C92231">
        <w:rPr>
          <w:rFonts w:ascii="Times New Roman" w:hAnsi="Times New Roman" w:cs="Times New Roman"/>
        </w:rPr>
        <w:t>. 2023;30(39):91140-91157. doi:10.1007/s11356-023-28461-5</w:t>
      </w:r>
    </w:p>
    <w:p w14:paraId="560FC2D1"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9.</w:t>
      </w:r>
      <w:r w:rsidRPr="00C92231">
        <w:rPr>
          <w:rFonts w:ascii="Times New Roman" w:hAnsi="Times New Roman" w:cs="Times New Roman"/>
        </w:rPr>
        <w:tab/>
        <w:t xml:space="preserve">Rojas-Rueda D, Nieuwenhuijsen MJ, Gascon M, Perez-Leon D, Mudu P. Green spaces and mortality: a systematic review and meta-analysis of cohort studies. </w:t>
      </w:r>
      <w:r w:rsidRPr="00C92231">
        <w:rPr>
          <w:rFonts w:ascii="Times New Roman" w:hAnsi="Times New Roman" w:cs="Times New Roman"/>
          <w:i/>
          <w:iCs/>
        </w:rPr>
        <w:t>Lancet Planet Health</w:t>
      </w:r>
      <w:r w:rsidRPr="00C92231">
        <w:rPr>
          <w:rFonts w:ascii="Times New Roman" w:hAnsi="Times New Roman" w:cs="Times New Roman"/>
        </w:rPr>
        <w:t>. 2019;3(11):e469-e477. doi:10.1016/S2542-5196(19)30215-3</w:t>
      </w:r>
    </w:p>
    <w:p w14:paraId="35B1A13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0.</w:t>
      </w:r>
      <w:r w:rsidRPr="00C92231">
        <w:rPr>
          <w:rFonts w:ascii="Times New Roman" w:hAnsi="Times New Roman" w:cs="Times New Roman"/>
        </w:rPr>
        <w:tab/>
        <w:t xml:space="preserve">Smith N, Georgiou M, King AC, Tieges Z, Webb S, Chastin S. Urban blue spaces and human health: A systematic review and meta-analysis of quantitative studies. </w:t>
      </w:r>
      <w:r w:rsidRPr="00C92231">
        <w:rPr>
          <w:rFonts w:ascii="Times New Roman" w:hAnsi="Times New Roman" w:cs="Times New Roman"/>
          <w:i/>
          <w:iCs/>
        </w:rPr>
        <w:t>Cities</w:t>
      </w:r>
      <w:r w:rsidRPr="00C92231">
        <w:rPr>
          <w:rFonts w:ascii="Times New Roman" w:hAnsi="Times New Roman" w:cs="Times New Roman"/>
        </w:rPr>
        <w:t>. 2021;119:103413. doi:10.1016/j.cities.2021.103413</w:t>
      </w:r>
    </w:p>
    <w:p w14:paraId="7A81C9C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1.</w:t>
      </w:r>
      <w:r w:rsidRPr="00C92231">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C92231">
        <w:rPr>
          <w:rFonts w:ascii="Times New Roman" w:hAnsi="Times New Roman" w:cs="Times New Roman"/>
          <w:i/>
          <w:iCs/>
        </w:rPr>
        <w:t>Environment International</w:t>
      </w:r>
      <w:r w:rsidRPr="00C92231">
        <w:rPr>
          <w:rFonts w:ascii="Times New Roman" w:hAnsi="Times New Roman" w:cs="Times New Roman"/>
        </w:rPr>
        <w:t>. 2019;130:104923. doi:10.1016/j.envint.2019.104923</w:t>
      </w:r>
    </w:p>
    <w:p w14:paraId="60262C6F"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2.</w:t>
      </w:r>
      <w:r w:rsidRPr="00C92231">
        <w:rPr>
          <w:rFonts w:ascii="Times New Roman" w:hAnsi="Times New Roman" w:cs="Times New Roman"/>
        </w:rPr>
        <w:tab/>
        <w:t xml:space="preserve">Wolf KL, Lam ST, McKeen JK, Richardson GRA, Van Den Bosch M, Bardekjian AC. Urban Trees and Human Health: A Scoping Review. </w:t>
      </w:r>
      <w:r w:rsidRPr="00C92231">
        <w:rPr>
          <w:rFonts w:ascii="Times New Roman" w:hAnsi="Times New Roman" w:cs="Times New Roman"/>
          <w:i/>
          <w:iCs/>
        </w:rPr>
        <w:t>IJERPH</w:t>
      </w:r>
      <w:r w:rsidRPr="00C92231">
        <w:rPr>
          <w:rFonts w:ascii="Times New Roman" w:hAnsi="Times New Roman" w:cs="Times New Roman"/>
        </w:rPr>
        <w:t>. 2020;17(12):4371. doi:10.3390/ijerph17124371</w:t>
      </w:r>
    </w:p>
    <w:p w14:paraId="33837C1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13.</w:t>
      </w:r>
      <w:r w:rsidRPr="00C92231">
        <w:rPr>
          <w:rFonts w:ascii="Times New Roman" w:hAnsi="Times New Roman" w:cs="Times New Roman"/>
        </w:rPr>
        <w:tab/>
        <w:t xml:space="preserve">Ampatzidis P, Cintolesi C, Kershaw T. Impact of Blue Space Geometry on Urban Heat Island Mitigation. </w:t>
      </w:r>
      <w:r w:rsidRPr="00C92231">
        <w:rPr>
          <w:rFonts w:ascii="Times New Roman" w:hAnsi="Times New Roman" w:cs="Times New Roman"/>
          <w:i/>
          <w:iCs/>
        </w:rPr>
        <w:t>Climate</w:t>
      </w:r>
      <w:r w:rsidRPr="00C92231">
        <w:rPr>
          <w:rFonts w:ascii="Times New Roman" w:hAnsi="Times New Roman" w:cs="Times New Roman"/>
        </w:rPr>
        <w:t>. 2023;11(2):28. doi:10.3390/cli11020028</w:t>
      </w:r>
    </w:p>
    <w:p w14:paraId="563B2E3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4.</w:t>
      </w:r>
      <w:r w:rsidRPr="00C92231">
        <w:rPr>
          <w:rFonts w:ascii="Times New Roman" w:hAnsi="Times New Roman" w:cs="Times New Roman"/>
        </w:rPr>
        <w:tab/>
        <w:t xml:space="preserve">Brückner A, Falkenberg T, Heinzel C, Kistemann T. The Regeneration of Urban Blue Spaces: A Public Health Intervention? Reviewing the Evidence. </w:t>
      </w:r>
      <w:r w:rsidRPr="00C92231">
        <w:rPr>
          <w:rFonts w:ascii="Times New Roman" w:hAnsi="Times New Roman" w:cs="Times New Roman"/>
          <w:i/>
          <w:iCs/>
        </w:rPr>
        <w:t>Front Public Health</w:t>
      </w:r>
      <w:r w:rsidRPr="00C92231">
        <w:rPr>
          <w:rFonts w:ascii="Times New Roman" w:hAnsi="Times New Roman" w:cs="Times New Roman"/>
        </w:rPr>
        <w:t>. 2022;9:782101. doi:10.3389/fpubh.2021.782101</w:t>
      </w:r>
    </w:p>
    <w:p w14:paraId="37686A2A"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5.</w:t>
      </w:r>
      <w:r w:rsidRPr="00C92231">
        <w:rPr>
          <w:rFonts w:ascii="Times New Roman" w:hAnsi="Times New Roman" w:cs="Times New Roman"/>
        </w:rPr>
        <w:tab/>
        <w:t xml:space="preserve">Markevych I, Schoierer J, Hartig T, et al. Exploring pathways linking greenspace to health: Theoretical and methodological guidance. </w:t>
      </w:r>
      <w:r w:rsidRPr="00C92231">
        <w:rPr>
          <w:rFonts w:ascii="Times New Roman" w:hAnsi="Times New Roman" w:cs="Times New Roman"/>
          <w:i/>
          <w:iCs/>
        </w:rPr>
        <w:t>Environmental Research</w:t>
      </w:r>
      <w:r w:rsidRPr="00C92231">
        <w:rPr>
          <w:rFonts w:ascii="Times New Roman" w:hAnsi="Times New Roman" w:cs="Times New Roman"/>
        </w:rPr>
        <w:t>. 2017;158:301-317. doi:10.1016/j.envres.2017.06.028</w:t>
      </w:r>
    </w:p>
    <w:p w14:paraId="3BBDAEF7"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6.</w:t>
      </w:r>
      <w:r w:rsidRPr="00C92231">
        <w:rPr>
          <w:rFonts w:ascii="Times New Roman" w:hAnsi="Times New Roman" w:cs="Times New Roman"/>
        </w:rPr>
        <w:tab/>
        <w:t xml:space="preserve">Zhang R, Zhang CQ, Rhodes RE. The pathways linking objectively-measured greenspace exposure and mental health: A systematic review of observational studies. </w:t>
      </w:r>
      <w:r w:rsidRPr="00C92231">
        <w:rPr>
          <w:rFonts w:ascii="Times New Roman" w:hAnsi="Times New Roman" w:cs="Times New Roman"/>
          <w:i/>
          <w:iCs/>
        </w:rPr>
        <w:t>Environmental Research</w:t>
      </w:r>
      <w:r w:rsidRPr="00C92231">
        <w:rPr>
          <w:rFonts w:ascii="Times New Roman" w:hAnsi="Times New Roman" w:cs="Times New Roman"/>
        </w:rPr>
        <w:t>. 2021;198:111233. doi:10.1016/j.envres.2021.111233</w:t>
      </w:r>
    </w:p>
    <w:p w14:paraId="76EE0E2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7.</w:t>
      </w:r>
      <w:r w:rsidRPr="00C92231">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25A2A30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8.</w:t>
      </w:r>
      <w:r w:rsidRPr="00C92231">
        <w:rPr>
          <w:rFonts w:ascii="Times New Roman" w:hAnsi="Times New Roman" w:cs="Times New Roman"/>
        </w:rPr>
        <w:tab/>
        <w:t xml:space="preserve">Barboza EP, Cirach M, Khomenko S, et al. Green space and mortality in European cities: a health impact assessment study. </w:t>
      </w:r>
      <w:r w:rsidRPr="00C92231">
        <w:rPr>
          <w:rFonts w:ascii="Times New Roman" w:hAnsi="Times New Roman" w:cs="Times New Roman"/>
          <w:i/>
          <w:iCs/>
        </w:rPr>
        <w:t>The Lancet Planetary Health</w:t>
      </w:r>
      <w:r w:rsidRPr="00C92231">
        <w:rPr>
          <w:rFonts w:ascii="Times New Roman" w:hAnsi="Times New Roman" w:cs="Times New Roman"/>
        </w:rPr>
        <w:t>. 2021;5(10):e718-e730. doi:10.1016/S2542-5196(21)00229-1</w:t>
      </w:r>
    </w:p>
    <w:p w14:paraId="6B54EC6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9.</w:t>
      </w:r>
      <w:r w:rsidRPr="00C92231">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C92231">
        <w:rPr>
          <w:rFonts w:ascii="Times New Roman" w:hAnsi="Times New Roman" w:cs="Times New Roman"/>
          <w:i/>
          <w:iCs/>
        </w:rPr>
        <w:t>Front Public Health</w:t>
      </w:r>
      <w:r w:rsidRPr="00C92231">
        <w:rPr>
          <w:rFonts w:ascii="Times New Roman" w:hAnsi="Times New Roman" w:cs="Times New Roman"/>
        </w:rPr>
        <w:t>. 2022;10:841936. doi:10.3389/fpubh.2022.841936</w:t>
      </w:r>
    </w:p>
    <w:p w14:paraId="33FD1EDB"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0.</w:t>
      </w:r>
      <w:r w:rsidRPr="00C92231">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C92231">
        <w:rPr>
          <w:rFonts w:ascii="Times New Roman" w:hAnsi="Times New Roman" w:cs="Times New Roman"/>
          <w:i/>
          <w:iCs/>
        </w:rPr>
        <w:t>The Lancet</w:t>
      </w:r>
      <w:r w:rsidRPr="00C92231">
        <w:rPr>
          <w:rFonts w:ascii="Times New Roman" w:hAnsi="Times New Roman" w:cs="Times New Roman"/>
        </w:rPr>
        <w:t>. 2023;402(10419):2346-2394. doi:10.1016/S0140-6736(23)01859-7</w:t>
      </w:r>
    </w:p>
    <w:p w14:paraId="1095745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1.</w:t>
      </w:r>
      <w:r w:rsidRPr="00C92231">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509C79E7"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2.</w:t>
      </w:r>
      <w:r w:rsidRPr="00C92231">
        <w:rPr>
          <w:rFonts w:ascii="Times New Roman" w:hAnsi="Times New Roman" w:cs="Times New Roman"/>
        </w:rPr>
        <w:tab/>
        <w:t xml:space="preserve">Pekel JF, Cottam A, Gorelick N, Belward AS. High-resolution mapping of global surface water and its long-term changes. </w:t>
      </w:r>
      <w:r w:rsidRPr="00C92231">
        <w:rPr>
          <w:rFonts w:ascii="Times New Roman" w:hAnsi="Times New Roman" w:cs="Times New Roman"/>
          <w:i/>
          <w:iCs/>
        </w:rPr>
        <w:t>Nature</w:t>
      </w:r>
      <w:r w:rsidRPr="00C92231">
        <w:rPr>
          <w:rFonts w:ascii="Times New Roman" w:hAnsi="Times New Roman" w:cs="Times New Roman"/>
        </w:rPr>
        <w:t>. 2016;540(7633):418-422. doi:10.1038/nature20584</w:t>
      </w:r>
    </w:p>
    <w:p w14:paraId="1DFD866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3.</w:t>
      </w:r>
      <w:r w:rsidRPr="00C92231">
        <w:rPr>
          <w:rFonts w:ascii="Times New Roman" w:hAnsi="Times New Roman" w:cs="Times New Roman"/>
        </w:rPr>
        <w:tab/>
        <w:t xml:space="preserve">Nieuwenhuijsen M, Gascon M, Martinez D, et al. Air Pollution, Noise, Blue Space, and Green Space and Premature Mortality in Barcelona: A Mega Cohort. </w:t>
      </w:r>
      <w:r w:rsidRPr="00C92231">
        <w:rPr>
          <w:rFonts w:ascii="Times New Roman" w:hAnsi="Times New Roman" w:cs="Times New Roman"/>
          <w:i/>
          <w:iCs/>
        </w:rPr>
        <w:t>IJERPH</w:t>
      </w:r>
      <w:r w:rsidRPr="00C92231">
        <w:rPr>
          <w:rFonts w:ascii="Times New Roman" w:hAnsi="Times New Roman" w:cs="Times New Roman"/>
        </w:rPr>
        <w:t>. 2018;15(11):2405. doi:10.3390/ijerph15112405</w:t>
      </w:r>
    </w:p>
    <w:p w14:paraId="221933E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4.</w:t>
      </w:r>
      <w:r w:rsidRPr="00C92231">
        <w:rPr>
          <w:rFonts w:ascii="Times New Roman" w:hAnsi="Times New Roman" w:cs="Times New Roman"/>
        </w:rPr>
        <w:tab/>
        <w:t xml:space="preserve">Crouse DL, Pinault L, Balram A, et al. Urban greenness and mortality in Canada’s largest cities: a national cohort study. </w:t>
      </w:r>
      <w:r w:rsidRPr="00C92231">
        <w:rPr>
          <w:rFonts w:ascii="Times New Roman" w:hAnsi="Times New Roman" w:cs="Times New Roman"/>
          <w:i/>
          <w:iCs/>
        </w:rPr>
        <w:t>The Lancet Planetary Health</w:t>
      </w:r>
      <w:r w:rsidRPr="00C92231">
        <w:rPr>
          <w:rFonts w:ascii="Times New Roman" w:hAnsi="Times New Roman" w:cs="Times New Roman"/>
        </w:rPr>
        <w:t>. 2017;1(7):e289-e297. doi:10.1016/S2542-5196(17)30118-3</w:t>
      </w:r>
    </w:p>
    <w:p w14:paraId="3BE9A1CD"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25.</w:t>
      </w:r>
      <w:r w:rsidRPr="00C92231">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C92231">
        <w:rPr>
          <w:rFonts w:ascii="Times New Roman" w:hAnsi="Times New Roman" w:cs="Times New Roman"/>
          <w:i/>
          <w:iCs/>
        </w:rPr>
        <w:t>Environment International</w:t>
      </w:r>
      <w:r w:rsidRPr="00C92231">
        <w:rPr>
          <w:rFonts w:ascii="Times New Roman" w:hAnsi="Times New Roman" w:cs="Times New Roman"/>
        </w:rPr>
        <w:t>. 2019;125:430-436. doi:10.1016/j.envint.2019.01.075</w:t>
      </w:r>
    </w:p>
    <w:p w14:paraId="0CF110BD"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6.</w:t>
      </w:r>
      <w:r w:rsidRPr="00C92231">
        <w:rPr>
          <w:rFonts w:ascii="Times New Roman" w:hAnsi="Times New Roman" w:cs="Times New Roman"/>
        </w:rPr>
        <w:tab/>
        <w:t xml:space="preserve">James P, Hart JE, Banay RF, Laden F. Exposure to Greenness and Mortality in a Nationwide Prospective Cohort Study of Women. </w:t>
      </w:r>
      <w:r w:rsidRPr="00C92231">
        <w:rPr>
          <w:rFonts w:ascii="Times New Roman" w:hAnsi="Times New Roman" w:cs="Times New Roman"/>
          <w:i/>
          <w:iCs/>
        </w:rPr>
        <w:t>Environ Health Perspect</w:t>
      </w:r>
      <w:r w:rsidRPr="00C92231">
        <w:rPr>
          <w:rFonts w:ascii="Times New Roman" w:hAnsi="Times New Roman" w:cs="Times New Roman"/>
        </w:rPr>
        <w:t>. 2016;124(9):1344-1352. doi:10.1289/ehp.1510363</w:t>
      </w:r>
    </w:p>
    <w:p w14:paraId="171BDF4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7.</w:t>
      </w:r>
      <w:r w:rsidRPr="00C92231">
        <w:rPr>
          <w:rFonts w:ascii="Times New Roman" w:hAnsi="Times New Roman" w:cs="Times New Roman"/>
        </w:rPr>
        <w:tab/>
        <w:t xml:space="preserve">Wilker EH, Wu CD, McNeely E, et al. Green space and mortality following ischemic stroke. </w:t>
      </w:r>
      <w:r w:rsidRPr="00C92231">
        <w:rPr>
          <w:rFonts w:ascii="Times New Roman" w:hAnsi="Times New Roman" w:cs="Times New Roman"/>
          <w:i/>
          <w:iCs/>
        </w:rPr>
        <w:t>Environmental Research</w:t>
      </w:r>
      <w:r w:rsidRPr="00C92231">
        <w:rPr>
          <w:rFonts w:ascii="Times New Roman" w:hAnsi="Times New Roman" w:cs="Times New Roman"/>
        </w:rPr>
        <w:t>. 2014;133:42-48. doi:10.1016/j.envres.2014.05.005</w:t>
      </w:r>
    </w:p>
    <w:p w14:paraId="23517E9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8.</w:t>
      </w:r>
      <w:r w:rsidRPr="00C92231">
        <w:rPr>
          <w:rFonts w:ascii="Times New Roman" w:hAnsi="Times New Roman" w:cs="Times New Roman"/>
        </w:rPr>
        <w:tab/>
        <w:t xml:space="preserve">Villeneuve PJ, Jerrett M, G. Su J, et al. A cohort study relating urban green space with mortality in Ontario, Canada. </w:t>
      </w:r>
      <w:r w:rsidRPr="00C92231">
        <w:rPr>
          <w:rFonts w:ascii="Times New Roman" w:hAnsi="Times New Roman" w:cs="Times New Roman"/>
          <w:i/>
          <w:iCs/>
        </w:rPr>
        <w:t>Environmental Research</w:t>
      </w:r>
      <w:r w:rsidRPr="00C92231">
        <w:rPr>
          <w:rFonts w:ascii="Times New Roman" w:hAnsi="Times New Roman" w:cs="Times New Roman"/>
        </w:rPr>
        <w:t>. 2012;115:51-58. doi:10.1016/j.envres.2012.03.003</w:t>
      </w:r>
    </w:p>
    <w:p w14:paraId="0872FC0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9.</w:t>
      </w:r>
      <w:r w:rsidRPr="00C92231">
        <w:rPr>
          <w:rFonts w:ascii="Times New Roman" w:hAnsi="Times New Roman" w:cs="Times New Roman"/>
        </w:rPr>
        <w:tab/>
        <w:t xml:space="preserve">Ji JS, Zhu A, Bai C, et al. Residential greenness and mortality in oldest-old women and men in China: a longitudinal cohort study. </w:t>
      </w:r>
      <w:r w:rsidRPr="00C92231">
        <w:rPr>
          <w:rFonts w:ascii="Times New Roman" w:hAnsi="Times New Roman" w:cs="Times New Roman"/>
          <w:i/>
          <w:iCs/>
        </w:rPr>
        <w:t>The Lancet Planetary Health</w:t>
      </w:r>
      <w:r w:rsidRPr="00C92231">
        <w:rPr>
          <w:rFonts w:ascii="Times New Roman" w:hAnsi="Times New Roman" w:cs="Times New Roman"/>
        </w:rPr>
        <w:t>. 2019;3(1):e17-e25. doi:10.1016/S2542-5196(18)30264-X</w:t>
      </w:r>
    </w:p>
    <w:p w14:paraId="3E3AFB0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0.</w:t>
      </w:r>
      <w:r w:rsidRPr="00C92231">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C92231">
        <w:rPr>
          <w:rFonts w:ascii="Times New Roman" w:hAnsi="Times New Roman" w:cs="Times New Roman"/>
          <w:i/>
          <w:iCs/>
        </w:rPr>
        <w:t>Environ Health Perspect</w:t>
      </w:r>
      <w:r w:rsidRPr="00C92231">
        <w:rPr>
          <w:rFonts w:ascii="Times New Roman" w:hAnsi="Times New Roman" w:cs="Times New Roman"/>
        </w:rPr>
        <w:t>. 2019;127(2):027002. doi:10.1289/EHP2854</w:t>
      </w:r>
    </w:p>
    <w:p w14:paraId="77BCD949"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1.</w:t>
      </w:r>
      <w:r w:rsidRPr="00C92231">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C92231">
        <w:rPr>
          <w:rFonts w:ascii="Times New Roman" w:hAnsi="Times New Roman" w:cs="Times New Roman"/>
          <w:i/>
          <w:iCs/>
        </w:rPr>
        <w:t>Environment International</w:t>
      </w:r>
      <w:r w:rsidRPr="00C92231">
        <w:rPr>
          <w:rFonts w:ascii="Times New Roman" w:hAnsi="Times New Roman" w:cs="Times New Roman"/>
        </w:rPr>
        <w:t>. 2017;108:176-184. doi:10.1016/j.envint.2017.08.012</w:t>
      </w:r>
    </w:p>
    <w:p w14:paraId="22E8C9FF"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2.</w:t>
      </w:r>
      <w:r w:rsidRPr="00C92231">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C92231">
        <w:rPr>
          <w:rFonts w:ascii="Times New Roman" w:hAnsi="Times New Roman" w:cs="Times New Roman"/>
          <w:i/>
          <w:iCs/>
        </w:rPr>
        <w:t>Environmental Research</w:t>
      </w:r>
      <w:r w:rsidRPr="00C92231">
        <w:rPr>
          <w:rFonts w:ascii="Times New Roman" w:hAnsi="Times New Roman" w:cs="Times New Roman"/>
        </w:rPr>
        <w:t>. 2024;241:117610. doi:10.1016/j.envres.2023.117610</w:t>
      </w:r>
    </w:p>
    <w:p w14:paraId="5799F48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3.</w:t>
      </w:r>
      <w:r w:rsidRPr="00C92231">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C92231">
        <w:rPr>
          <w:rFonts w:ascii="Times New Roman" w:hAnsi="Times New Roman" w:cs="Times New Roman"/>
          <w:i/>
          <w:iCs/>
        </w:rPr>
        <w:t>Environment International</w:t>
      </w:r>
      <w:r w:rsidRPr="00C92231">
        <w:rPr>
          <w:rFonts w:ascii="Times New Roman" w:hAnsi="Times New Roman" w:cs="Times New Roman"/>
        </w:rPr>
        <w:t>. 2023;178:108050. doi:10.1016/j.envint.2023.108050</w:t>
      </w:r>
    </w:p>
    <w:p w14:paraId="4845F3E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4.</w:t>
      </w:r>
      <w:r w:rsidRPr="00C92231">
        <w:rPr>
          <w:rFonts w:ascii="Times New Roman" w:hAnsi="Times New Roman" w:cs="Times New Roman"/>
        </w:rPr>
        <w:tab/>
        <w:t>Global Burden of Disease Collaborative Network. Global Burden of Disease Study 2019 (GBD 2019) Reference Life Table. Published online 2021. doi:10.6069/1D4Y-YQ37</w:t>
      </w:r>
    </w:p>
    <w:p w14:paraId="3EAA7BC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5.</w:t>
      </w:r>
      <w:r w:rsidRPr="00C92231">
        <w:rPr>
          <w:rFonts w:ascii="Times New Roman" w:hAnsi="Times New Roman" w:cs="Times New Roman"/>
        </w:rPr>
        <w:tab/>
        <w:t>WorldPop. Population Counts 2020 UN-Adjusted Constrained 1 Available from: www.worldpop.org/doi/10.5258/SOTON/WP00660.</w:t>
      </w:r>
    </w:p>
    <w:p w14:paraId="2D5B1DC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6.</w:t>
      </w:r>
      <w:r w:rsidRPr="00C92231">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C92231">
        <w:rPr>
          <w:rFonts w:ascii="Times New Roman" w:hAnsi="Times New Roman" w:cs="Times New Roman"/>
          <w:i/>
          <w:iCs/>
        </w:rPr>
        <w:t>International Journal of Environmental Research and Public Health</w:t>
      </w:r>
      <w:r w:rsidRPr="00C92231">
        <w:rPr>
          <w:rFonts w:ascii="Times New Roman" w:hAnsi="Times New Roman" w:cs="Times New Roman"/>
        </w:rPr>
        <w:t>. 2019;16(20):3840. doi:10.3390/ijerph16203840</w:t>
      </w:r>
    </w:p>
    <w:p w14:paraId="1B91C2F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37.</w:t>
      </w:r>
      <w:r w:rsidRPr="00C92231">
        <w:rPr>
          <w:rFonts w:ascii="Times New Roman" w:hAnsi="Times New Roman" w:cs="Times New Roman"/>
        </w:rPr>
        <w:tab/>
        <w:t xml:space="preserve">Zhang L, Wang Q, Lei R, et al. Greenness on mortality of infant and under-5 child: A nationwide study in 147 Chinese cities. </w:t>
      </w:r>
      <w:r w:rsidRPr="00C92231">
        <w:rPr>
          <w:rFonts w:ascii="Times New Roman" w:hAnsi="Times New Roman" w:cs="Times New Roman"/>
          <w:i/>
          <w:iCs/>
        </w:rPr>
        <w:t>Ecotoxicology and Environmental Safety</w:t>
      </w:r>
      <w:r w:rsidRPr="00C92231">
        <w:rPr>
          <w:rFonts w:ascii="Times New Roman" w:hAnsi="Times New Roman" w:cs="Times New Roman"/>
        </w:rPr>
        <w:t>. 2024;286:117184. doi:10.1016/j.ecoenv.2024.117184</w:t>
      </w:r>
    </w:p>
    <w:p w14:paraId="41F0701E"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8.</w:t>
      </w:r>
      <w:r w:rsidRPr="00C92231">
        <w:rPr>
          <w:rFonts w:ascii="Times New Roman" w:hAnsi="Times New Roman" w:cs="Times New Roman"/>
        </w:rPr>
        <w:tab/>
        <w:t>United Nations Statistics Division. Standard Country or Area Codes for Statistical Use (M49). https://unstats.un.org/unsd/methodology/m49</w:t>
      </w:r>
    </w:p>
    <w:p w14:paraId="4009FD3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9.</w:t>
      </w:r>
      <w:r w:rsidRPr="00C92231">
        <w:rPr>
          <w:rFonts w:ascii="Times New Roman" w:hAnsi="Times New Roman" w:cs="Times New Roman"/>
        </w:rPr>
        <w:tab/>
        <w:t xml:space="preserve">Beck HE, Zimmermann NE, McVicar TR, Vergopolan N, Berg A, Wood EF. Present and future Köppen-Geiger climate classification maps at 1-km resolution. </w:t>
      </w:r>
      <w:r w:rsidRPr="00C92231">
        <w:rPr>
          <w:rFonts w:ascii="Times New Roman" w:hAnsi="Times New Roman" w:cs="Times New Roman"/>
          <w:i/>
          <w:iCs/>
        </w:rPr>
        <w:t>Scientific Data</w:t>
      </w:r>
      <w:r w:rsidRPr="00C92231">
        <w:rPr>
          <w:rFonts w:ascii="Times New Roman" w:hAnsi="Times New Roman" w:cs="Times New Roman"/>
        </w:rPr>
        <w:t>. 2018;5:180214. doi:10.1038/sdata.2018.214</w:t>
      </w:r>
    </w:p>
    <w:p w14:paraId="4F46C11B" w14:textId="05B845C5" w:rsidR="003057CF" w:rsidRPr="00E150CA" w:rsidRDefault="008740AE" w:rsidP="00B37854">
      <w:r>
        <w:fldChar w:fldCharType="end"/>
      </w:r>
    </w:p>
    <w:sectPr w:rsidR="003057CF" w:rsidRPr="00E150CA" w:rsidSect="007A638C">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157826" w14:textId="77777777" w:rsidR="00E10C88" w:rsidRDefault="00E10C88" w:rsidP="00C814B5">
      <w:r>
        <w:separator/>
      </w:r>
    </w:p>
  </w:endnote>
  <w:endnote w:type="continuationSeparator" w:id="0">
    <w:p w14:paraId="4CF7171A" w14:textId="77777777" w:rsidR="00E10C88" w:rsidRDefault="00E10C88"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FA1875" w14:textId="77777777" w:rsidR="00E10C88" w:rsidRDefault="00E10C88" w:rsidP="00C814B5">
      <w:r>
        <w:separator/>
      </w:r>
    </w:p>
  </w:footnote>
  <w:footnote w:type="continuationSeparator" w:id="0">
    <w:p w14:paraId="079290C8" w14:textId="77777777" w:rsidR="00E10C88" w:rsidRDefault="00E10C88"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E39"/>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0C88"/>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19</Pages>
  <Words>25489</Words>
  <Characters>145292</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95</cp:revision>
  <cp:lastPrinted>2025-02-18T18:29:00Z</cp:lastPrinted>
  <dcterms:created xsi:type="dcterms:W3CDTF">2025-02-18T18:29:00Z</dcterms:created>
  <dcterms:modified xsi:type="dcterms:W3CDTF">2025-04-2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